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tbl>
      <w:tblPr>
        <w:tblW w:w="5000" w:type="pct"/>
        <w:tblLayout w:type="fixed"/>
        <w:tblLook w:val="04A0" w:firstRow="1" w:lastRow="0" w:firstColumn="1" w:lastColumn="0" w:noHBand="0" w:noVBand="1"/>
      </w:tblPr>
      <w:tblGrid>
        <w:gridCol w:w="263"/>
        <w:gridCol w:w="277"/>
        <w:gridCol w:w="1812"/>
        <w:gridCol w:w="816"/>
        <w:gridCol w:w="816"/>
        <w:gridCol w:w="816"/>
        <w:gridCol w:w="816"/>
        <w:gridCol w:w="816"/>
        <w:gridCol w:w="816"/>
        <w:gridCol w:w="816"/>
        <w:gridCol w:w="816"/>
        <w:gridCol w:w="816"/>
        <w:gridCol w:w="816"/>
        <w:gridCol w:w="816"/>
        <w:gridCol w:w="816"/>
        <w:gridCol w:w="816"/>
      </w:tblGrid>
      <w:tr w:rsidR="009540AB" w:rsidRPr="00AA40C1" w14:paraId="797494A3" w14:textId="77777777" w:rsidTr="007A657A">
        <w:trPr>
          <w:trHeight w:val="870"/>
        </w:trPr>
        <w:tc>
          <w:tcPr>
            <w:tcW w:w="12960" w:type="dxa"/>
            <w:gridSpan w:val="1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844FB97" w14:textId="11B4635D" w:rsidR="009540AB" w:rsidRPr="00AA40C1" w:rsidRDefault="009540AB" w:rsidP="00524B83">
            <w:pPr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 xml:space="preserve">Table 1. Quarter-level prevalence of pathogens </w:t>
            </w:r>
            <w:r w:rsidRPr="00AA40C1">
              <w:rPr>
                <w:rFonts w:ascii="Times New Roman" w:eastAsia="Calibri" w:hAnsi="Times New Roman" w:cs="Times New Roman"/>
                <w:sz w:val="20"/>
                <w:szCs w:val="20"/>
              </w:rPr>
              <w:t>(or group</w:t>
            </w:r>
            <w:r w:rsidR="00E86AC2" w:rsidRPr="00AA40C1">
              <w:rPr>
                <w:rFonts w:ascii="Times New Roman" w:eastAsia="Calibri" w:hAnsi="Times New Roman" w:cs="Times New Roman"/>
                <w:sz w:val="20"/>
                <w:szCs w:val="20"/>
              </w:rPr>
              <w:t>ing</w:t>
            </w:r>
            <w:r w:rsidRPr="00AA40C1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 of similar pathogens) </w:t>
            </w: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 xml:space="preserve">causing intramammary infections [median (range)] by farm, stratified by facility type. </w:t>
            </w:r>
            <w:r w:rsidRPr="00AA40C1">
              <w:rPr>
                <w:rFonts w:ascii="Times New Roman" w:eastAsia="Calibri" w:hAnsi="Times New Roman" w:cs="Times New Roman"/>
                <w:sz w:val="20"/>
                <w:szCs w:val="20"/>
              </w:rPr>
              <w:t>3,332 q</w:t>
            </w:r>
            <w:r w:rsidRPr="00AA40C1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  <w:t>uarter-level observations were collected</w:t>
            </w:r>
            <w:r w:rsidRPr="00AA40C1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 from </w:t>
            </w:r>
            <w:r w:rsidRPr="00AA40C1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  <w:t>1,456 quarters belonging to 382 cows</w:t>
            </w:r>
            <w:r w:rsidRPr="00AA40C1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 during a longitudinal, cross-sectional observational study of 10 certified organic dairy farms in Vermont (US). The quarter-level prevalence represents the percent of sampled quarters infected with a particular pathogen over all sampled quarters at risk where IMI status could be determined for that farm visit. Median and range of quarter-level prevalence for each herd were calculated using all consecutive visits to a particular farm. Median and range of quarter-level prevalence for tiestalls (TS) and bedded packs (BP) were calculated over all visits to TS (n = 15) and BP (n = 15), respectively. Overall median and range of quarter-level prevalence were calculated using all visits to all 10 farms (n = 30). </w:t>
            </w:r>
          </w:p>
        </w:tc>
      </w:tr>
      <w:tr w:rsidR="00A03B61" w:rsidRPr="00AA40C1" w14:paraId="62A5F4EE" w14:textId="77777777" w:rsidTr="009703D4">
        <w:trPr>
          <w:trHeight w:val="567"/>
        </w:trPr>
        <w:tc>
          <w:tcPr>
            <w:tcW w:w="2352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87727AE" w14:textId="77777777" w:rsidR="009540AB" w:rsidRPr="00AA40C1" w:rsidRDefault="009540AB" w:rsidP="00524B83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E39F86E" w14:textId="77777777" w:rsidR="009540AB" w:rsidRPr="00AA40C1" w:rsidRDefault="009540AB" w:rsidP="00524B8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TS-1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0FC72F8" w14:textId="77777777" w:rsidR="009540AB" w:rsidRPr="00AA40C1" w:rsidRDefault="009540AB" w:rsidP="00524B8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TS-2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FD37A39" w14:textId="77777777" w:rsidR="009540AB" w:rsidRPr="00AA40C1" w:rsidRDefault="009540AB" w:rsidP="00524B8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TS-3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F04A65D" w14:textId="77777777" w:rsidR="009540AB" w:rsidRPr="00AA40C1" w:rsidRDefault="009540AB" w:rsidP="00524B8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TS-4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06F0677" w14:textId="77777777" w:rsidR="009540AB" w:rsidRPr="00AA40C1" w:rsidRDefault="009540AB" w:rsidP="00524B8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TS-5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E57E469" w14:textId="77777777" w:rsidR="009540AB" w:rsidRPr="00AA40C1" w:rsidRDefault="009540AB" w:rsidP="00524B8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TS avg.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CE2808A" w14:textId="77777777" w:rsidR="009540AB" w:rsidRPr="00AA40C1" w:rsidRDefault="009540AB" w:rsidP="00524B8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BP-1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869F34A" w14:textId="77777777" w:rsidR="009540AB" w:rsidRPr="00AA40C1" w:rsidRDefault="009540AB" w:rsidP="00524B8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BP-2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3A750D3" w14:textId="77777777" w:rsidR="009540AB" w:rsidRPr="00AA40C1" w:rsidRDefault="009540AB" w:rsidP="00524B8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BP-3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4D47A8F" w14:textId="77777777" w:rsidR="009540AB" w:rsidRPr="00AA40C1" w:rsidRDefault="009540AB" w:rsidP="00524B8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BP-4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66E737F" w14:textId="77777777" w:rsidR="009540AB" w:rsidRPr="00AA40C1" w:rsidRDefault="009540AB" w:rsidP="00524B8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BP-5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651CE24" w14:textId="77777777" w:rsidR="009540AB" w:rsidRPr="00AA40C1" w:rsidRDefault="009540AB" w:rsidP="00524B8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BP avg.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B5E1058" w14:textId="77777777" w:rsidR="009540AB" w:rsidRPr="00AA40C1" w:rsidRDefault="009540AB" w:rsidP="00524B8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Overall</w:t>
            </w:r>
          </w:p>
        </w:tc>
      </w:tr>
      <w:tr w:rsidR="00A03B61" w:rsidRPr="00AA40C1" w14:paraId="091562F9" w14:textId="77777777" w:rsidTr="009703D4">
        <w:trPr>
          <w:trHeight w:val="290"/>
        </w:trPr>
        <w:tc>
          <w:tcPr>
            <w:tcW w:w="2352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3B23D22" w14:textId="77777777" w:rsidR="009540AB" w:rsidRPr="00AA40C1" w:rsidRDefault="009540AB" w:rsidP="00524B8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Num. farm visits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7DFFFB1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76107F0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07A4579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DC81123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F467847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D8132B4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15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083076B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DC08084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D0F307B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AC3A126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2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E09E6B3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CE44E33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15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D98C6F5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  <w:t>30</w:t>
            </w:r>
          </w:p>
        </w:tc>
      </w:tr>
      <w:tr w:rsidR="00A03B61" w:rsidRPr="00AA40C1" w14:paraId="1CA9D667" w14:textId="77777777" w:rsidTr="009703D4">
        <w:trPr>
          <w:trHeight w:val="290"/>
        </w:trPr>
        <w:tc>
          <w:tcPr>
            <w:tcW w:w="2352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82A641" w14:textId="62306F9E" w:rsidR="009540AB" w:rsidRPr="00AA40C1" w:rsidRDefault="009540AB" w:rsidP="00524B8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Pathogen</w:t>
            </w:r>
            <w:r w:rsidR="006D6C78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 xml:space="preserve"> (group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30BD23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D4EA64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30CFC7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99FC9C6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0CB1E2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10F5BB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1AFDD7A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2D0634A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7E0325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4B869E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C7855FB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875E51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3A24FD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</w:tr>
      <w:tr w:rsidR="00A03B61" w:rsidRPr="00AA40C1" w14:paraId="12082E22" w14:textId="77777777" w:rsidTr="009703D4">
        <w:trPr>
          <w:trHeight w:val="290"/>
        </w:trPr>
        <w:tc>
          <w:tcPr>
            <w:tcW w:w="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2F4C0" w14:textId="77777777" w:rsidR="00C02B87" w:rsidRPr="00AA40C1" w:rsidRDefault="00C02B87" w:rsidP="00C02B8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20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2C44098" w14:textId="77777777" w:rsidR="00C02B87" w:rsidRPr="00AA40C1" w:rsidRDefault="00C02B87" w:rsidP="00C02B8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Staphylococcus aureus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DEECEB4" w14:textId="07E22E75" w:rsidR="00C02B87" w:rsidRPr="00AA40C1" w:rsidRDefault="00C02B87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sz w:val="20"/>
                <w:szCs w:val="20"/>
              </w:rPr>
              <w:t>3.5 (3.1-4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D7C8DCE" w14:textId="0B1CFA9A" w:rsidR="00C02B87" w:rsidRPr="00AA40C1" w:rsidRDefault="00C02B87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sz w:val="20"/>
                <w:szCs w:val="20"/>
              </w:rPr>
              <w:t>1.9 (1.7-2.4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E58FD70" w14:textId="71C68CFB" w:rsidR="00C02B87" w:rsidRPr="00AA40C1" w:rsidRDefault="00C02B87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sz w:val="20"/>
                <w:szCs w:val="20"/>
              </w:rPr>
              <w:t>4 (3.4-4.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6FF9737" w14:textId="691B6B5F" w:rsidR="00C02B87" w:rsidRPr="00AA40C1" w:rsidRDefault="00C02B87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sz w:val="20"/>
                <w:szCs w:val="20"/>
              </w:rPr>
              <w:t>3.5 (3.2-3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658F79D" w14:textId="70D23156" w:rsidR="00C02B87" w:rsidRPr="00AA40C1" w:rsidRDefault="002778E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sz w:val="20"/>
                <w:szCs w:val="20"/>
              </w:rPr>
              <w:t>0.9 (0.9-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E202BAF" w14:textId="712CA671" w:rsidR="00C02B87" w:rsidRPr="00AA40C1" w:rsidRDefault="002778E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sz w:val="20"/>
                <w:szCs w:val="20"/>
              </w:rPr>
              <w:t>3.2 (0.9-4.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338B6E9" w14:textId="22665C9E" w:rsidR="00C02B87" w:rsidRPr="00AA40C1" w:rsidRDefault="00C02B87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sz w:val="20"/>
                <w:szCs w:val="20"/>
              </w:rPr>
              <w:t>4.8 (4.7-8.4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1CDD66B" w14:textId="4BFBEB85" w:rsidR="00C02B87" w:rsidRPr="00AA40C1" w:rsidRDefault="00C02B87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sz w:val="20"/>
                <w:szCs w:val="20"/>
              </w:rPr>
              <w:t>13.1 (11.7-14.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0A7B58B" w14:textId="1A872A28" w:rsidR="00C02B87" w:rsidRPr="00AA40C1" w:rsidRDefault="00C02B87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sz w:val="20"/>
                <w:szCs w:val="20"/>
              </w:rPr>
              <w:t>0.8 (0-2.6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CEC53E9" w14:textId="4E68F608" w:rsidR="00C02B87" w:rsidRPr="00AA40C1" w:rsidRDefault="00C02B87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sz w:val="20"/>
                <w:szCs w:val="20"/>
              </w:rPr>
              <w:t>1.3 (0.9-1.7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15BF73F" w14:textId="2BB35EE8" w:rsidR="00C02B87" w:rsidRPr="00AA40C1" w:rsidRDefault="00C02B87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sz w:val="20"/>
                <w:szCs w:val="20"/>
              </w:rPr>
              <w:t>0.8 (0-0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0291CE1" w14:textId="1B4CC77F" w:rsidR="00C02B87" w:rsidRPr="00AA40C1" w:rsidRDefault="00C02B87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sz w:val="20"/>
                <w:szCs w:val="20"/>
              </w:rPr>
              <w:t>2.6 (0-14.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445BA48" w14:textId="6B8E051D" w:rsidR="00C02B87" w:rsidRPr="00AA40C1" w:rsidRDefault="00C02B87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sz w:val="20"/>
                <w:szCs w:val="20"/>
              </w:rPr>
              <w:t>3.2 (0-14.1)</w:t>
            </w:r>
          </w:p>
        </w:tc>
      </w:tr>
      <w:tr w:rsidR="00A03B61" w:rsidRPr="00AA40C1" w14:paraId="50A3C256" w14:textId="77777777" w:rsidTr="009703D4">
        <w:trPr>
          <w:trHeight w:val="290"/>
        </w:trPr>
        <w:tc>
          <w:tcPr>
            <w:tcW w:w="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C2F896" w14:textId="77777777" w:rsidR="000A4F4E" w:rsidRPr="00AA40C1" w:rsidRDefault="000A4F4E" w:rsidP="000A4F4E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20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5C76298" w14:textId="77777777" w:rsidR="000A4F4E" w:rsidRPr="00AA40C1" w:rsidRDefault="000A4F4E" w:rsidP="000A4F4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Non-</w:t>
            </w:r>
            <w:r w:rsidRPr="00280567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aureus</w:t>
            </w: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 xml:space="preserve"> staphylococci and mammaliicocci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1E1B5E" w14:textId="0F2CA16B" w:rsidR="000A4F4E" w:rsidRPr="00AA40C1" w:rsidRDefault="000A4F4E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 (9.7-10.4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0C96D4" w14:textId="3E3931B4" w:rsidR="000A4F4E" w:rsidRPr="00AA40C1" w:rsidRDefault="000A4F4E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9.6 (16.7-23.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0306E7" w14:textId="3334AA32" w:rsidR="000A4F4E" w:rsidRPr="00AA40C1" w:rsidRDefault="000A4F4E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4 (22.3-25.6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2C951F" w14:textId="067217E9" w:rsidR="000A4F4E" w:rsidRPr="00AA40C1" w:rsidRDefault="000A4F4E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.8 (14.2-18.5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61B1DB" w14:textId="620BEDA8" w:rsidR="000A4F4E" w:rsidRPr="00AA40C1" w:rsidRDefault="000A4F4E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0.4 (19-24.5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7F11877" w14:textId="412950E8" w:rsidR="000A4F4E" w:rsidRPr="00AA40C1" w:rsidRDefault="000A4F4E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19 (9.7-25.6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7447B73" w14:textId="3B4015E8" w:rsidR="000A4F4E" w:rsidRPr="00AA40C1" w:rsidRDefault="000A4F4E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sz w:val="20"/>
                <w:szCs w:val="20"/>
              </w:rPr>
              <w:t>24.8 (21.9-39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940CC08" w14:textId="24953B4D" w:rsidR="000A4F4E" w:rsidRPr="00AA40C1" w:rsidRDefault="000A4F4E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sz w:val="20"/>
                <w:szCs w:val="20"/>
              </w:rPr>
              <w:t>14.1 (12.8-18.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5E04644" w14:textId="0C10C088" w:rsidR="000A4F4E" w:rsidRPr="00AA40C1" w:rsidRDefault="000A4F4E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sz w:val="20"/>
                <w:szCs w:val="20"/>
              </w:rPr>
              <w:t>23.6 (21.9-25.5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7F4862E" w14:textId="79B6E6C9" w:rsidR="000A4F4E" w:rsidRPr="00AA40C1" w:rsidRDefault="000A4F4E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sz w:val="20"/>
                <w:szCs w:val="20"/>
              </w:rPr>
              <w:t>19.4 (17.6-21.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ACC66A2" w14:textId="78C0B4DD" w:rsidR="000A4F4E" w:rsidRPr="00AA40C1" w:rsidRDefault="000A4F4E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sz w:val="20"/>
                <w:szCs w:val="20"/>
              </w:rPr>
              <w:t>20.6 (19.4-22.4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E8A191C" w14:textId="18F3C37F" w:rsidR="000A4F4E" w:rsidRPr="00AA40C1" w:rsidRDefault="000A4F4E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21.1 (12.8-39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2F23337" w14:textId="7CA04A36" w:rsidR="000A4F4E" w:rsidRPr="00AA40C1" w:rsidRDefault="000A4F4E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20 (9.7-39.8)</w:t>
            </w:r>
          </w:p>
        </w:tc>
      </w:tr>
      <w:tr w:rsidR="007A657A" w:rsidRPr="00AA40C1" w14:paraId="1FE26849" w14:textId="77777777" w:rsidTr="009703D4">
        <w:trPr>
          <w:trHeight w:val="290"/>
        </w:trPr>
        <w:tc>
          <w:tcPr>
            <w:tcW w:w="5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6332BD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99E39CD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Staphylococcus agnetis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1C4FB5" w14:textId="6BA2DC3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 (1.8-2.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72A8B41" w14:textId="61E6B37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2CEE72" w14:textId="6A80EBA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4C436E0" w14:textId="6EDE0BD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79F056" w14:textId="4C7AEC36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05FF97" w14:textId="772A66A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2.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2B1081" w14:textId="6C3041F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4 (0.8-3.6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251E18" w14:textId="125F0EFA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 (0-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2007AE1" w14:textId="63CE3E7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776BC65" w14:textId="7A40786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 (0.8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261A12" w14:textId="1657372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 (0.8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DC32B42" w14:textId="2AEC584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 (0-3.6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5F7399" w14:textId="48040FC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 (0-3.6)</w:t>
            </w:r>
          </w:p>
        </w:tc>
      </w:tr>
      <w:tr w:rsidR="007A657A" w:rsidRPr="00AA40C1" w14:paraId="3A9DB8AE" w14:textId="77777777" w:rsidTr="009703D4">
        <w:trPr>
          <w:trHeight w:val="290"/>
        </w:trPr>
        <w:tc>
          <w:tcPr>
            <w:tcW w:w="5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C778BC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E6F9153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Staphylococcus auricularis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26EC80" w14:textId="5EDD6F80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4BD20D" w14:textId="700B5C29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C6179D" w14:textId="7EDB88DA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84A22D" w14:textId="471E0C0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4E5E68" w14:textId="22C4A47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888F40" w14:textId="30B0936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EC716C" w14:textId="290D029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C84102" w14:textId="732A0D0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72BE79" w14:textId="2F420CF9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601EC25" w14:textId="13F8810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CD0628" w14:textId="3F7BAC56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7207A4" w14:textId="068F263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79C19FB" w14:textId="3CB94CE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8)</w:t>
            </w:r>
          </w:p>
        </w:tc>
      </w:tr>
      <w:tr w:rsidR="007A657A" w:rsidRPr="00AA40C1" w14:paraId="09E12E43" w14:textId="77777777" w:rsidTr="009703D4">
        <w:trPr>
          <w:trHeight w:val="290"/>
        </w:trPr>
        <w:tc>
          <w:tcPr>
            <w:tcW w:w="5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C2C6D9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E53524A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Staphylococcus capitis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D88CA75" w14:textId="2BC7A2E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CBC1CB" w14:textId="24C1CDEA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AD67A0A" w14:textId="3A055AD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149DB0" w14:textId="7A7B5D0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 (0-0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F22A6C" w14:textId="6CE642B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5267FF" w14:textId="0113603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36C77BB" w14:textId="4E250D7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3A0F75" w14:textId="7E81CE0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6FE322" w14:textId="54C9561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694AD8" w14:textId="4AF91DF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26922D9" w14:textId="51FEF2C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6ACBA1" w14:textId="3CB5A88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A12AF71" w14:textId="200ECE6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8)</w:t>
            </w:r>
          </w:p>
        </w:tc>
      </w:tr>
      <w:tr w:rsidR="007A657A" w:rsidRPr="00AA40C1" w14:paraId="7B02A797" w14:textId="77777777" w:rsidTr="009703D4">
        <w:trPr>
          <w:trHeight w:val="290"/>
        </w:trPr>
        <w:tc>
          <w:tcPr>
            <w:tcW w:w="5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B87A43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6371F7A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Staphylococcus chromogenes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BF5B92" w14:textId="7312432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 (5.3-6.3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28B81E" w14:textId="1EA800C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.1 (11.7-15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2C4D10" w14:textId="2E3357D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6.2 (14.9-16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952372" w14:textId="02BEBD9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.8 (7.1-8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A7DB4F1" w14:textId="58997BD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.5 (13.8-15.5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9343EF" w14:textId="5F5FAFC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.1 (5.3-16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A2257B" w14:textId="583CD53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.2 (13.3-21.7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84AA9D" w14:textId="30CBC657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.8 (6.5-10.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921516" w14:textId="1484D60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9.5 (17.5-21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3FD4D8" w14:textId="47132C3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.9 (14.3-17.4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D532DE" w14:textId="459364B6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6.8 (16.1-17.6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0D44AA" w14:textId="428B7F3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6.1 (6.5-21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E101BAD" w14:textId="7C9B7C46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.6 (5.3-21.8)</w:t>
            </w:r>
          </w:p>
        </w:tc>
      </w:tr>
      <w:tr w:rsidR="007A657A" w:rsidRPr="00AA40C1" w14:paraId="05966226" w14:textId="77777777" w:rsidTr="009703D4">
        <w:trPr>
          <w:trHeight w:val="290"/>
        </w:trPr>
        <w:tc>
          <w:tcPr>
            <w:tcW w:w="5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E453DA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5719FBE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Staphylococcus cohnii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30A3C26" w14:textId="73FB84D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AB26EDF" w14:textId="1323E5E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 (0.8-1.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A543E86" w14:textId="63369E0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CEF6888" w14:textId="4158B88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789F8AF" w14:textId="13316EA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160BCC" w14:textId="74E6E777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CF49C2" w14:textId="02382976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E4D573D" w14:textId="3F9B3DA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18AF1B" w14:textId="4199FD5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0260AB" w14:textId="4B98441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443735D" w14:textId="2B786E76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AAD7833" w14:textId="46326B60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E905F6" w14:textId="174E18C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2)</w:t>
            </w:r>
          </w:p>
        </w:tc>
      </w:tr>
      <w:tr w:rsidR="007A657A" w:rsidRPr="00AA40C1" w14:paraId="7743F31E" w14:textId="77777777" w:rsidTr="009703D4">
        <w:trPr>
          <w:trHeight w:val="290"/>
        </w:trPr>
        <w:tc>
          <w:tcPr>
            <w:tcW w:w="5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3FEC9F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0657F08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Staphylococcus devriesei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C725B5" w14:textId="2A19F23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FE5564" w14:textId="406D48D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 (0.8-1.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1E9F7D" w14:textId="3B8F864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D96729" w14:textId="0C1EC0B6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E57672F" w14:textId="6A6DE9C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9 (1.7-2.7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1E675E" w14:textId="594AAFC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2.7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704D33" w14:textId="1902946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 (0.8-2.4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4E8561" w14:textId="13049867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 (0-1.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5FAACA" w14:textId="32575E7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27C4FA" w14:textId="5CD0CEA7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ABC6A23" w14:textId="5194D66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94086D8" w14:textId="55F2F3C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2.4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820D45" w14:textId="6480085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2.7)</w:t>
            </w:r>
          </w:p>
        </w:tc>
      </w:tr>
      <w:tr w:rsidR="007A657A" w:rsidRPr="00AA40C1" w14:paraId="34E17DE9" w14:textId="77777777" w:rsidTr="009703D4">
        <w:trPr>
          <w:trHeight w:val="290"/>
        </w:trPr>
        <w:tc>
          <w:tcPr>
            <w:tcW w:w="5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4D2CB33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5CA1C66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Staphylococcus epidermidis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B049B9" w14:textId="1ECDD28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0921C9" w14:textId="59120006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620538" w14:textId="2297B98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6F1016" w14:textId="31B43CB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C8CE33" w14:textId="15AF837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9B2276" w14:textId="214710C9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8601F5" w14:textId="26F0E4A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E05CC94" w14:textId="0281A8C7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860290" w14:textId="43348B4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1D1C03" w14:textId="51D0B48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C886CA" w14:textId="4EA9BE29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DE7DC34" w14:textId="60F10A0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F7BB84" w14:textId="1A1B88CA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)</w:t>
            </w:r>
          </w:p>
        </w:tc>
      </w:tr>
      <w:tr w:rsidR="007A657A" w:rsidRPr="00AA40C1" w14:paraId="727BB23A" w14:textId="77777777" w:rsidTr="009703D4">
        <w:trPr>
          <w:trHeight w:val="290"/>
        </w:trPr>
        <w:tc>
          <w:tcPr>
            <w:tcW w:w="5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A82E02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3F9DED0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Staphylococcus equorum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3E5B478" w14:textId="2D5B6EB9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493072" w14:textId="27B371A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7 (1.7-3.7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D43884" w14:textId="2A1C8B6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88F525" w14:textId="241BF569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1317A6F" w14:textId="0952465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 (0.9-1.7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32E709" w14:textId="3E5BA32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3.7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D647FF" w14:textId="6CBD1A4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94C1B4" w14:textId="2DA6FA6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D7D57A" w14:textId="79E01F3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25A747" w14:textId="2619B7B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8F0F4F" w14:textId="43A935A7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4B0C3C" w14:textId="4D7C2986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213F07" w14:textId="2F51DC10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3.7)</w:t>
            </w:r>
          </w:p>
        </w:tc>
      </w:tr>
      <w:tr w:rsidR="007A657A" w:rsidRPr="00AA40C1" w14:paraId="2B8D53BF" w14:textId="77777777" w:rsidTr="009703D4">
        <w:trPr>
          <w:trHeight w:val="290"/>
        </w:trPr>
        <w:tc>
          <w:tcPr>
            <w:tcW w:w="5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714E3D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BD334AE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 xml:space="preserve">Staphylococcus </w:t>
            </w:r>
            <w:proofErr w:type="spellStart"/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gallinarum</w:t>
            </w:r>
            <w:proofErr w:type="spellEnd"/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98CBBA" w14:textId="7274183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CC9A93" w14:textId="6AD2F8D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452EAD9" w14:textId="3AA0FC6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083A76" w14:textId="4CFF494A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B77A1E" w14:textId="34614B9A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D47BAE" w14:textId="5C8F92A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99B78E" w14:textId="0254BB3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 (0-1.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2377F0" w14:textId="079E522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BCF241" w14:textId="5FC30FC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A666B5" w14:textId="5940C25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BEDEFC" w14:textId="246D311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A7D29FB" w14:textId="0C0222B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EC08A7B" w14:textId="48FB9A8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2)</w:t>
            </w:r>
          </w:p>
        </w:tc>
      </w:tr>
      <w:tr w:rsidR="007A657A" w:rsidRPr="00AA40C1" w14:paraId="429888F5" w14:textId="77777777" w:rsidTr="009703D4">
        <w:trPr>
          <w:trHeight w:val="290"/>
        </w:trPr>
        <w:tc>
          <w:tcPr>
            <w:tcW w:w="5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D28FAA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3DE5F54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Staphylococcus haemolyticus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FBC293" w14:textId="77632BA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 (0.9-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646FEC" w14:textId="328E182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D26877F" w14:textId="1042823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 (0.8-1.7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A292060" w14:textId="628B3CB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6 (1.6-1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6CBEBDA" w14:textId="139E1E2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23D006" w14:textId="0AF99E9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 (0-1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F08179" w14:textId="7E6D105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1 (2.4-4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A3CC35" w14:textId="391A06F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 (2.1-3.3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DDF183" w14:textId="3689444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3 (2.7-3.5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86E391" w14:textId="4B0C89B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 (0.8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D4F543" w14:textId="3B0C275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 (0-1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D1DF09" w14:textId="5C4E2A17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7 (0-4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6631FD" w14:textId="3DB1AD5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3 (0-4.8)</w:t>
            </w:r>
          </w:p>
        </w:tc>
      </w:tr>
      <w:tr w:rsidR="007A657A" w:rsidRPr="00AA40C1" w14:paraId="37D6B49E" w14:textId="77777777" w:rsidTr="009703D4">
        <w:trPr>
          <w:trHeight w:val="290"/>
        </w:trPr>
        <w:tc>
          <w:tcPr>
            <w:tcW w:w="5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CAF4DE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520EEFF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Staphylococcus hominis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7D7A56" w14:textId="6454B009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CB1CF2" w14:textId="1FF22EA6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223260" w14:textId="28F466E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8F36B22" w14:textId="431D7D0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D61E487" w14:textId="33F865E9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88B51A" w14:textId="254671E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A98B123" w14:textId="48DB458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D06DF3" w14:textId="1F06CDC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16BBC5" w14:textId="6310B8D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2E731F" w14:textId="1390B5E7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033E29" w14:textId="319F1A90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7472D3" w14:textId="3FCAD04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65F0E1" w14:textId="62A4A54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8)</w:t>
            </w:r>
          </w:p>
        </w:tc>
      </w:tr>
      <w:tr w:rsidR="007A657A" w:rsidRPr="00AA40C1" w14:paraId="1AD3CA79" w14:textId="77777777" w:rsidTr="009703D4">
        <w:trPr>
          <w:trHeight w:val="290"/>
        </w:trPr>
        <w:tc>
          <w:tcPr>
            <w:tcW w:w="5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DBD2D0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6333EFF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Staphylococcus hyicus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7047069" w14:textId="6164A5A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05959B2" w14:textId="6D34A95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D2A45A" w14:textId="1852A550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 (0.8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F814B8" w14:textId="359CB50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3FC104" w14:textId="5B6A730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DC9F22" w14:textId="1A8CA3B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D1854F" w14:textId="36AFA80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3F41D1C" w14:textId="0BCD724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 (0-1.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70DAD49" w14:textId="63A6CD6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BDBBDC" w14:textId="112416E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3DCC7CF" w14:textId="308EA3B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E9FE5B" w14:textId="6B2C2FA6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CFBEB3" w14:textId="192CD0A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1)</w:t>
            </w:r>
          </w:p>
        </w:tc>
      </w:tr>
      <w:tr w:rsidR="007A657A" w:rsidRPr="00AA40C1" w14:paraId="2EC80DDB" w14:textId="77777777" w:rsidTr="009703D4">
        <w:trPr>
          <w:trHeight w:val="290"/>
        </w:trPr>
        <w:tc>
          <w:tcPr>
            <w:tcW w:w="5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A0B37BB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B65EE7B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 xml:space="preserve">Staphylococcus </w:t>
            </w:r>
            <w:proofErr w:type="spellStart"/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pseudintermedius</w:t>
            </w:r>
            <w:proofErr w:type="spellEnd"/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07AAD98" w14:textId="674DF02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D624993" w14:textId="34042087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 (0.8-1.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AD96CC" w14:textId="1D60B2A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47EE202" w14:textId="21B1D7A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B12EA9" w14:textId="1DCB0BF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57CB41" w14:textId="207102B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D1D6FDB" w14:textId="7B75AC2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58E5F9" w14:textId="6C598B09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7B4AE4" w14:textId="4237CDA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F4C09B" w14:textId="71DA7E5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28DC17D" w14:textId="662D287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44C7AE" w14:textId="6D774AC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AD2DF0" w14:textId="147DA34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2)</w:t>
            </w:r>
          </w:p>
        </w:tc>
      </w:tr>
      <w:tr w:rsidR="007A657A" w:rsidRPr="00AA40C1" w14:paraId="2BDC4F02" w14:textId="77777777" w:rsidTr="009703D4">
        <w:trPr>
          <w:trHeight w:val="290"/>
        </w:trPr>
        <w:tc>
          <w:tcPr>
            <w:tcW w:w="5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C850D7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ED2307B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Staphylococcus saprophyticus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9AB97F" w14:textId="32EE41C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ACB1CAD" w14:textId="795F08D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17BCAA" w14:textId="4DE4441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AD98DB" w14:textId="491490DA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8CDCDE4" w14:textId="1197B0D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6096D8" w14:textId="2A82D80A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87C658" w14:textId="07F9BF4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D0EAB1" w14:textId="132B6F3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C88880" w14:textId="04557C5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298E9D" w14:textId="5E8F479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350D71C" w14:textId="39BADBC7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58F7E1" w14:textId="508E2C4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2A611D" w14:textId="794632A0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8)</w:t>
            </w:r>
          </w:p>
        </w:tc>
      </w:tr>
      <w:tr w:rsidR="007A657A" w:rsidRPr="00AA40C1" w14:paraId="56061349" w14:textId="77777777" w:rsidTr="009703D4">
        <w:trPr>
          <w:trHeight w:val="290"/>
        </w:trPr>
        <w:tc>
          <w:tcPr>
            <w:tcW w:w="5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CFBF6B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5EF2E7B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Staphylococcus simulans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D710E2" w14:textId="15112E39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 (0.9-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AF6CAC" w14:textId="4F26EB3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E8A94C" w14:textId="2319904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2 (2.5-4.3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B3A5E5" w14:textId="26C055E6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2 (3.1-3.5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F02180" w14:textId="03681056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420723" w14:textId="78A6C72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 (0-4.3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18A92D" w14:textId="36C12BB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4 (2.3-2.4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1EE68F" w14:textId="2BB7FE4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7FD32A" w14:textId="4CA3A77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 (0.8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D4DC95" w14:textId="3D5D463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 (0.8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1F104E" w14:textId="3E5C9E9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5 (0.8-1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C14172" w14:textId="023C566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 (0-2.4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F8ACB2" w14:textId="5FCA8D1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 (0-4.3)</w:t>
            </w:r>
          </w:p>
        </w:tc>
      </w:tr>
      <w:tr w:rsidR="007A657A" w:rsidRPr="00AA40C1" w14:paraId="3FA004C3" w14:textId="77777777" w:rsidTr="009703D4">
        <w:trPr>
          <w:trHeight w:val="290"/>
        </w:trPr>
        <w:tc>
          <w:tcPr>
            <w:tcW w:w="5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1EC391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14168AB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Staphylococcus succinus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593D8A" w14:textId="7892D077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9AB3AB" w14:textId="33546FC6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EB8D79" w14:textId="4950D339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9F3971" w14:textId="3CC418C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6B7FC3" w14:textId="4A4759C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114244" w14:textId="3132327A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281028" w14:textId="0B2E493A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00A61F" w14:textId="09BBF850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5F1DA10" w14:textId="0B31B80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A4779BF" w14:textId="0D6EC44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16575F" w14:textId="6D6BE347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22C030" w14:textId="5EFB09A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33C1D6" w14:textId="5FAF782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)</w:t>
            </w:r>
          </w:p>
        </w:tc>
      </w:tr>
      <w:tr w:rsidR="007A657A" w:rsidRPr="00AA40C1" w14:paraId="3BA8BDC6" w14:textId="77777777" w:rsidTr="009703D4">
        <w:trPr>
          <w:trHeight w:val="290"/>
        </w:trPr>
        <w:tc>
          <w:tcPr>
            <w:tcW w:w="5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E37465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8F53270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Staphylococcus warneri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9CD453" w14:textId="69A2755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8A1B43" w14:textId="187C9BB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544D280" w14:textId="7F6F9BA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5 (2.4-2.6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4C52F1" w14:textId="77B2D7B0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6 (1.6-1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716A43E" w14:textId="2E4B28E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A7BD4E" w14:textId="6DC744F7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2.6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1650ED" w14:textId="3EDAD54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6 (0.8-2.4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2B43AD" w14:textId="6C34237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D02ACC" w14:textId="2741419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06C3FA" w14:textId="0D7DB13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992F01" w14:textId="2A038A4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AD0365" w14:textId="64DBB73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2.4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767FEDB" w14:textId="5C102CB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2.6)</w:t>
            </w:r>
          </w:p>
        </w:tc>
      </w:tr>
      <w:tr w:rsidR="007A657A" w:rsidRPr="00AA40C1" w14:paraId="52D1A830" w14:textId="77777777" w:rsidTr="009703D4">
        <w:trPr>
          <w:trHeight w:val="290"/>
        </w:trPr>
        <w:tc>
          <w:tcPr>
            <w:tcW w:w="5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38520D5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549654B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Staphylococcus xylosus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BBFC6E3" w14:textId="738F643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3DC7BB" w14:textId="5F0514C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2445E5" w14:textId="60FB257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9A50C9" w14:textId="1DD9BDF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51A0CC1" w14:textId="146C7C4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 (0.9-1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682ADF" w14:textId="10AD9EF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416FEC" w14:textId="7867072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6F9270" w14:textId="238B51F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 (0-1.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651CD7F" w14:textId="32D3697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454FE3" w14:textId="7382993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 (0.8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168DA3" w14:textId="743C53F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 (0.8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5445559" w14:textId="496D9F6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8AF47A" w14:textId="0D89956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8)</w:t>
            </w:r>
          </w:p>
        </w:tc>
      </w:tr>
      <w:tr w:rsidR="007A657A" w:rsidRPr="00AA40C1" w14:paraId="765B2655" w14:textId="77777777" w:rsidTr="009703D4">
        <w:trPr>
          <w:trHeight w:val="290"/>
        </w:trPr>
        <w:tc>
          <w:tcPr>
            <w:tcW w:w="5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2E184C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366F3CE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 xml:space="preserve">Mammaliicoccus </w:t>
            </w:r>
            <w:proofErr w:type="spellStart"/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fleurettii</w:t>
            </w:r>
            <w:proofErr w:type="spellEnd"/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A3D14B" w14:textId="723464F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AA11192" w14:textId="5F12DA9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2BFA77" w14:textId="71595C06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34546B" w14:textId="0C2C4BB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972E4A" w14:textId="20E7CA1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 (0-1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D7A72D" w14:textId="6FB8E8B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2352F1A" w14:textId="6932593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D5CFCC4" w14:textId="4B96BF4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59E303" w14:textId="71349DC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66D503" w14:textId="0A966BE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06B5B9" w14:textId="47B58FB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A7647AF" w14:textId="1B5879A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A8D75E" w14:textId="2C3F479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8)</w:t>
            </w:r>
          </w:p>
        </w:tc>
      </w:tr>
      <w:tr w:rsidR="007A657A" w:rsidRPr="00AA40C1" w14:paraId="06406628" w14:textId="77777777" w:rsidTr="009703D4">
        <w:trPr>
          <w:trHeight w:val="290"/>
        </w:trPr>
        <w:tc>
          <w:tcPr>
            <w:tcW w:w="5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1DA8E61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894F0AF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Mammaliicoccus sciuri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E2546C" w14:textId="12AA62D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CD8DD2" w14:textId="2D9EBD0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C6A248" w14:textId="3DC6971A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4C7AB4" w14:textId="069F86F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90BF6FF" w14:textId="7741A81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0F89E6" w14:textId="23C46CA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2A20BB" w14:textId="6B1672B6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36A084" w14:textId="573B961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7B8C817" w14:textId="23F9F8C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6E0CF8E" w14:textId="47CAA16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875314" w14:textId="439E8020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78AED98" w14:textId="32A61CB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C9DD6D" w14:textId="29A7C709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9)</w:t>
            </w:r>
          </w:p>
        </w:tc>
      </w:tr>
      <w:tr w:rsidR="007A657A" w:rsidRPr="00AA40C1" w14:paraId="03BD9814" w14:textId="77777777" w:rsidTr="009703D4">
        <w:trPr>
          <w:trHeight w:val="290"/>
        </w:trPr>
        <w:tc>
          <w:tcPr>
            <w:tcW w:w="5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9BD1EA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7D0DF7D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 xml:space="preserve">Mammaliicoccus </w:t>
            </w:r>
            <w:proofErr w:type="spellStart"/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vitilinus</w:t>
            </w:r>
            <w:proofErr w:type="spellEnd"/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31AA464" w14:textId="248B6D1A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214BF9" w14:textId="13E5473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6C5969" w14:textId="5DE957A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AEF5B3" w14:textId="5BD5741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14A4B9" w14:textId="2CD9F689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003F19" w14:textId="418A0BA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817F85" w14:textId="450EB5E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05D833" w14:textId="6065D42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43EFED" w14:textId="3D88EFE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5810F2" w14:textId="4969386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58ED016" w14:textId="64A6ABE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2D189FF" w14:textId="691E8660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A7E9B5" w14:textId="53160490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9)</w:t>
            </w:r>
          </w:p>
        </w:tc>
      </w:tr>
      <w:tr w:rsidR="007A657A" w:rsidRPr="00AA40C1" w14:paraId="1B57ADAD" w14:textId="77777777" w:rsidTr="009703D4">
        <w:trPr>
          <w:trHeight w:val="290"/>
        </w:trPr>
        <w:tc>
          <w:tcPr>
            <w:tcW w:w="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51A2FA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20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EE5FAEE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 xml:space="preserve">Streptococcus </w:t>
            </w:r>
            <w:proofErr w:type="spellStart"/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dysgalactiae</w:t>
            </w:r>
            <w:proofErr w:type="spellEnd"/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7D85973" w14:textId="5E57656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EC5436" w14:textId="59DAD69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3 (2.8-7.3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6787BD" w14:textId="3B686B4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7 (0.8-1.7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CF3B9F" w14:textId="2FE9452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 (0.8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2F140F" w14:textId="40D3B59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21605C" w14:textId="67EEDC17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 (0-7.3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7A8C41" w14:textId="399BBFF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D63637E" w14:textId="271F9F07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6 (1.1-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ECB65C" w14:textId="0324898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 (0-1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C1CBC3E" w14:textId="2BBD3D3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6E61AD" w14:textId="15E3194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A60ACE" w14:textId="444E0B57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AF95C54" w14:textId="0115F22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 (0-7.3)</w:t>
            </w:r>
          </w:p>
        </w:tc>
      </w:tr>
      <w:tr w:rsidR="007A657A" w:rsidRPr="00AA40C1" w14:paraId="29296EDB" w14:textId="77777777" w:rsidTr="009703D4">
        <w:trPr>
          <w:trHeight w:val="290"/>
        </w:trPr>
        <w:tc>
          <w:tcPr>
            <w:tcW w:w="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DAE914E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20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D090D70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 xml:space="preserve">Streptococcus </w:t>
            </w:r>
            <w:proofErr w:type="spellStart"/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uberis</w:t>
            </w:r>
            <w:proofErr w:type="spellEnd"/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55730D" w14:textId="41F8A5E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 (0.9-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2BB32E" w14:textId="7B025F6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.6 (5-6.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85D668" w14:textId="25138DE0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 (4-5.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7F46CC" w14:textId="7A36838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4 (2.4-2.6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DCBD2FB" w14:textId="14E966A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 (0.9-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69BCFB" w14:textId="517E3BF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4 (0.9-6.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839BD6" w14:textId="38EB900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6 (3.2-5.5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FE327C" w14:textId="40008780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2 (1.1-6.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E3C5C5" w14:textId="6F5B0D1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4 (1.8-3.5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26E0D3" w14:textId="13132D0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 (0-0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8BB25B" w14:textId="61B2A25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.3 (4-5.6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460D46" w14:textId="1D0A735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6 (0-6.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A780375" w14:textId="34F7AFF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4 (0-6.1)</w:t>
            </w:r>
          </w:p>
        </w:tc>
      </w:tr>
      <w:tr w:rsidR="007A657A" w:rsidRPr="00AA40C1" w14:paraId="4B0B5EFF" w14:textId="77777777" w:rsidTr="009703D4">
        <w:trPr>
          <w:trHeight w:val="290"/>
        </w:trPr>
        <w:tc>
          <w:tcPr>
            <w:tcW w:w="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8E88BF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20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820E247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</w:pPr>
            <w:proofErr w:type="spellStart"/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Aerococcus</w:t>
            </w:r>
            <w:proofErr w:type="spellEnd"/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 xml:space="preserve"> spp.</w:t>
            </w: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  <w:t>1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957DEE" w14:textId="1D275F8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 (0-1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0CFFE1" w14:textId="0A88264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7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C15493" w14:textId="2431CED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7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D64C37" w14:textId="25D8951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6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36B864" w14:textId="5914BD0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44CA912" w14:textId="72CE615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FF0217" w14:textId="4D62531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4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FFEB13" w14:textId="50199EA9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 (0-4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E9ECA8" w14:textId="01E895B6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2897B6" w14:textId="52C4123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51012D" w14:textId="46FB196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6 (0-3.7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A6F017" w14:textId="2A09697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4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558CE7" w14:textId="461FE22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4.8)</w:t>
            </w:r>
          </w:p>
        </w:tc>
      </w:tr>
      <w:tr w:rsidR="007A657A" w:rsidRPr="00AA40C1" w14:paraId="7B662BA6" w14:textId="77777777" w:rsidTr="009703D4">
        <w:trPr>
          <w:trHeight w:val="290"/>
        </w:trPr>
        <w:tc>
          <w:tcPr>
            <w:tcW w:w="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4837D4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</w:pPr>
          </w:p>
        </w:tc>
        <w:tc>
          <w:tcPr>
            <w:tcW w:w="20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39275AB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Other streptococcal and streptococcal-like organisms</w:t>
            </w: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  <w:t>2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4B8D6B2" w14:textId="5033EFE6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113FA2" w14:textId="73871C7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AC302F1" w14:textId="215B561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54B044" w14:textId="4801D8C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9FAFCF0" w14:textId="0BA3DE7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C67407" w14:textId="727A44A9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45E1F83" w14:textId="77811E6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9EBBECD" w14:textId="2F7915B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 (0-1.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03B2FD" w14:textId="5343BAE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6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F658B1" w14:textId="6866993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B574C3" w14:textId="4311D17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 (0-1.6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94D3D6C" w14:textId="1D9E8CD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6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33A373E" w14:textId="668CF0A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6)</w:t>
            </w:r>
          </w:p>
        </w:tc>
      </w:tr>
      <w:tr w:rsidR="007A657A" w:rsidRPr="00AA40C1" w14:paraId="0D5B63ED" w14:textId="77777777" w:rsidTr="009703D4">
        <w:trPr>
          <w:trHeight w:val="290"/>
        </w:trPr>
        <w:tc>
          <w:tcPr>
            <w:tcW w:w="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1BA287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</w:pPr>
          </w:p>
        </w:tc>
        <w:tc>
          <w:tcPr>
            <w:tcW w:w="20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2370B21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Corynebacterium</w:t>
            </w: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 xml:space="preserve"> spp.</w:t>
            </w: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  <w:t>3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B2D504" w14:textId="19CC19D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 (0.9-6.3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A2E719" w14:textId="46079CB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.5 (6.7-1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889275" w14:textId="2D13723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4 (0.8-2.6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676D65" w14:textId="5E10A29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6 (0-1.6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DC7BD4" w14:textId="289AC59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876070" w14:textId="57A90ECA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6 (0-1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8B7C28" w14:textId="50FD88A9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 (0-8.4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26F1B5" w14:textId="297098E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.5 (5.3-20.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7138B3C" w14:textId="5FA6CA2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D17EDF" w14:textId="1CA549A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 (0-0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FD1770" w14:textId="0C065FB6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790924" w14:textId="6B9281C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20.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6081AC" w14:textId="6E88FBF7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 (0-20.2)</w:t>
            </w:r>
          </w:p>
        </w:tc>
      </w:tr>
      <w:tr w:rsidR="007A657A" w:rsidRPr="00AA40C1" w14:paraId="004B41C5" w14:textId="77777777" w:rsidTr="009703D4">
        <w:trPr>
          <w:trHeight w:val="290"/>
        </w:trPr>
        <w:tc>
          <w:tcPr>
            <w:tcW w:w="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1536AB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</w:pPr>
          </w:p>
        </w:tc>
        <w:tc>
          <w:tcPr>
            <w:tcW w:w="20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6DF011B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</w:pPr>
            <w:proofErr w:type="spellStart"/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Kocuria</w:t>
            </w:r>
            <w:proofErr w:type="spellEnd"/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 xml:space="preserve"> spp.</w:t>
            </w: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  <w:t>4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3A517B" w14:textId="183722C0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 (0-3.5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54D272" w14:textId="163CE88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D1A356E" w14:textId="39B0850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6 (0-2.6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80AAE3" w14:textId="43EBB05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6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28657C" w14:textId="549BE2F6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CA2787" w14:textId="0BA93DE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3.5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E5B5769" w14:textId="3BA8532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6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352A2B" w14:textId="4389F4C7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9F70FC" w14:textId="1E803D5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2.6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2BE6AAF" w14:textId="38BD7A7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E0F999B" w14:textId="5810BF0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84CDEF" w14:textId="157CB95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2.6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DD4920" w14:textId="6CE03ED6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3.5)</w:t>
            </w:r>
          </w:p>
        </w:tc>
      </w:tr>
      <w:tr w:rsidR="007A657A" w:rsidRPr="00AA40C1" w14:paraId="49E16676" w14:textId="77777777" w:rsidTr="009703D4">
        <w:trPr>
          <w:trHeight w:val="290"/>
        </w:trPr>
        <w:tc>
          <w:tcPr>
            <w:tcW w:w="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26E0D4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20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88C230D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Other gram-positive bacteria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3295928" w14:textId="71D782F6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 (0.9-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4E062E" w14:textId="73C814D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500AD3" w14:textId="5DD5927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 (0-0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BC11A7" w14:textId="655FD46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 (0-1.6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FDF4B4" w14:textId="7B5EE9C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A190B4" w14:textId="76B90E60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 (0-1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4393836" w14:textId="71B0BE1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 (0-0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2E3BF8" w14:textId="247A0A3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1 (1-4.3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BF7675" w14:textId="78E6DC49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30266C" w14:textId="4B9DC37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3 (0.8-1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03EAE65" w14:textId="7E60C29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 (0-0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FB502CA" w14:textId="6116C9B7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 (0-4.3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38F37A" w14:textId="424552D0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 (0-4.3)</w:t>
            </w:r>
          </w:p>
        </w:tc>
      </w:tr>
      <w:tr w:rsidR="007A657A" w:rsidRPr="00AA40C1" w14:paraId="018519EE" w14:textId="77777777" w:rsidTr="009703D4">
        <w:trPr>
          <w:trHeight w:val="290"/>
        </w:trPr>
        <w:tc>
          <w:tcPr>
            <w:tcW w:w="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FB3FDD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</w:pPr>
          </w:p>
        </w:tc>
        <w:tc>
          <w:tcPr>
            <w:tcW w:w="20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BCDE431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Coliforms</w:t>
            </w: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  <w:t>5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B7FCA6" w14:textId="6F59169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6445C6" w14:textId="47C3ABB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D56BC2" w14:textId="389E783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93DF79" w14:textId="3277E5A6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F0FCD9" w14:textId="033B858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20ED25" w14:textId="346966F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3675E3" w14:textId="1394312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557050" w14:textId="372E0DF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 (1-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C287A6" w14:textId="7CD9A48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8 (0-2.4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DADC4C" w14:textId="448A926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 (0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422627" w14:textId="132084A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BE7824" w14:textId="618E4D8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2.4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13CBFA" w14:textId="2B40A00A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2.4)</w:t>
            </w:r>
          </w:p>
        </w:tc>
      </w:tr>
      <w:tr w:rsidR="007A657A" w:rsidRPr="00AA40C1" w14:paraId="506918FF" w14:textId="77777777" w:rsidTr="009703D4">
        <w:trPr>
          <w:trHeight w:val="290"/>
        </w:trPr>
        <w:tc>
          <w:tcPr>
            <w:tcW w:w="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406659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20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3A34896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Other gram-negative bacteria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248924" w14:textId="6948665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 (0-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AE2470" w14:textId="198BE99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 (0.8-1.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B8A7EB" w14:textId="278DC7C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0EA3F0" w14:textId="05353F4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 (0-0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B3DF32" w14:textId="1D7D9CC7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 (0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F862CB2" w14:textId="4A9F254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 (0-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6D96F6" w14:textId="44CACDA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C451D3B" w14:textId="33413BF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 (0-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7F2D4F" w14:textId="68A55B1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FA177A" w14:textId="2AA3CF8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 (0-1.7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C636CC0" w14:textId="695D4FE6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4FDBE4" w14:textId="3BCF0CF0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B38103" w14:textId="113019A0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2)</w:t>
            </w:r>
          </w:p>
        </w:tc>
      </w:tr>
      <w:tr w:rsidR="007A657A" w:rsidRPr="00AA40C1" w14:paraId="2794FD82" w14:textId="77777777" w:rsidTr="009703D4">
        <w:trPr>
          <w:trHeight w:val="290"/>
        </w:trPr>
        <w:tc>
          <w:tcPr>
            <w:tcW w:w="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067DB0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20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410AF71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Candida rugosa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27481C" w14:textId="6813A72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062DA5" w14:textId="550171F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11D3C1" w14:textId="337D0969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7F57187" w14:textId="5EDED95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E10F66C" w14:textId="76F43BE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CA77C9" w14:textId="566727E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6218E2" w14:textId="50C17E0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617F26" w14:textId="2A0DF85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57C7F9" w14:textId="74FC005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9F55FA" w14:textId="02A6A776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B22C57" w14:textId="4E730BD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5BDB40" w14:textId="2E9A3D3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7F6F155" w14:textId="6E2BD02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2)</w:t>
            </w:r>
          </w:p>
        </w:tc>
      </w:tr>
      <w:tr w:rsidR="007A657A" w:rsidRPr="00AA40C1" w14:paraId="1BE8C838" w14:textId="77777777" w:rsidTr="009703D4">
        <w:trPr>
          <w:trHeight w:val="290"/>
        </w:trPr>
        <w:tc>
          <w:tcPr>
            <w:tcW w:w="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CE1D79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20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34D7C1C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Unable to be identified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9EE6C9" w14:textId="21DD7290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10871BA" w14:textId="4780C4A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FFDC10" w14:textId="3205C377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AA3671" w14:textId="222882E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9F764B7" w14:textId="12AA49C9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DFAE40" w14:textId="4E72D1D0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2CAB0F" w14:textId="7806C16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AB482C" w14:textId="3637ABE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FCA524" w14:textId="10CA51A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5811CC" w14:textId="3CAC196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AF9008" w14:textId="3156C60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356356" w14:textId="68F6E270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30D1AD" w14:textId="6259C6D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8)</w:t>
            </w:r>
          </w:p>
        </w:tc>
      </w:tr>
      <w:tr w:rsidR="003248C1" w:rsidRPr="00AA40C1" w14:paraId="13E2C7FA" w14:textId="77777777" w:rsidTr="007A657A">
        <w:trPr>
          <w:trHeight w:val="290"/>
        </w:trPr>
        <w:tc>
          <w:tcPr>
            <w:tcW w:w="12960" w:type="dxa"/>
            <w:gridSpan w:val="1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C55D540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  <w:t xml:space="preserve">1 </w:t>
            </w:r>
            <w:proofErr w:type="spellStart"/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Aerococcus</w:t>
            </w:r>
            <w:proofErr w:type="spellEnd"/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 xml:space="preserve">sp. (genus-level identification only), </w:t>
            </w:r>
            <w:proofErr w:type="spellStart"/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Aerococcus</w:t>
            </w:r>
            <w:proofErr w:type="spellEnd"/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proofErr w:type="spellStart"/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viridans</w:t>
            </w:r>
            <w:proofErr w:type="spellEnd"/>
          </w:p>
        </w:tc>
      </w:tr>
      <w:tr w:rsidR="003248C1" w:rsidRPr="00AA40C1" w14:paraId="730DA4B1" w14:textId="77777777" w:rsidTr="007A657A">
        <w:trPr>
          <w:trHeight w:val="290"/>
        </w:trPr>
        <w:tc>
          <w:tcPr>
            <w:tcW w:w="12960" w:type="dxa"/>
            <w:gridSpan w:val="1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1E7F7C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  <w:t>2</w:t>
            </w: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 xml:space="preserve">Other streptococcal and streptococcal-like organisms not listed separately: </w:t>
            </w: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 xml:space="preserve">Streptococcus </w:t>
            </w: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sp</w:t>
            </w: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 xml:space="preserve">. </w:t>
            </w: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(genus-level identification only)</w:t>
            </w: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 xml:space="preserve">, Streptococcus </w:t>
            </w:r>
            <w:proofErr w:type="spellStart"/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canis</w:t>
            </w:r>
            <w:proofErr w:type="spellEnd"/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 xml:space="preserve">, Enterococcus </w:t>
            </w:r>
            <w:proofErr w:type="spellStart"/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saccharolyticus</w:t>
            </w:r>
            <w:proofErr w:type="spellEnd"/>
          </w:p>
        </w:tc>
      </w:tr>
      <w:tr w:rsidR="003248C1" w:rsidRPr="00AA40C1" w14:paraId="169D417B" w14:textId="77777777" w:rsidTr="007A657A">
        <w:trPr>
          <w:trHeight w:val="290"/>
        </w:trPr>
        <w:tc>
          <w:tcPr>
            <w:tcW w:w="12960" w:type="dxa"/>
            <w:gridSpan w:val="1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7402D3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  <w:t>3</w:t>
            </w: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 xml:space="preserve"> Corynebacterium</w:t>
            </w: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 xml:space="preserve"> sp. (genus-level identification only), </w:t>
            </w: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 xml:space="preserve">C. </w:t>
            </w:r>
            <w:proofErr w:type="spellStart"/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amycolatum</w:t>
            </w:r>
            <w:proofErr w:type="spellEnd"/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 xml:space="preserve">, C. </w:t>
            </w:r>
            <w:proofErr w:type="spellStart"/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callunae</w:t>
            </w:r>
            <w:proofErr w:type="spellEnd"/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 xml:space="preserve">, C. casei, C. </w:t>
            </w:r>
            <w:proofErr w:type="spellStart"/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confusum</w:t>
            </w:r>
            <w:proofErr w:type="spellEnd"/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 xml:space="preserve">, C. </w:t>
            </w:r>
            <w:proofErr w:type="spellStart"/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glutamicum</w:t>
            </w:r>
            <w:proofErr w:type="spellEnd"/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 xml:space="preserve">, C. </w:t>
            </w:r>
            <w:proofErr w:type="spellStart"/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stationis</w:t>
            </w:r>
            <w:proofErr w:type="spellEnd"/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 xml:space="preserve">, C. </w:t>
            </w:r>
            <w:proofErr w:type="spellStart"/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ulcerans</w:t>
            </w:r>
            <w:proofErr w:type="spellEnd"/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 xml:space="preserve">, C. </w:t>
            </w:r>
            <w:proofErr w:type="spellStart"/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variabile</w:t>
            </w:r>
            <w:proofErr w:type="spellEnd"/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, C. xerosis</w:t>
            </w:r>
          </w:p>
        </w:tc>
      </w:tr>
      <w:tr w:rsidR="003248C1" w:rsidRPr="00AA40C1" w14:paraId="6E8FD1CE" w14:textId="77777777" w:rsidTr="007A657A">
        <w:trPr>
          <w:trHeight w:val="290"/>
        </w:trPr>
        <w:tc>
          <w:tcPr>
            <w:tcW w:w="12960" w:type="dxa"/>
            <w:gridSpan w:val="1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E5C3A8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  <w:t>4</w:t>
            </w:r>
            <w:r w:rsidRPr="00AA40C1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AA40C1">
              <w:rPr>
                <w:rFonts w:ascii="Times New Roman" w:eastAsia="Calibri" w:hAnsi="Times New Roman" w:cs="Times New Roman"/>
                <w:i/>
                <w:iCs/>
                <w:sz w:val="20"/>
                <w:szCs w:val="20"/>
              </w:rPr>
              <w:t>K</w:t>
            </w: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ocuria</w:t>
            </w:r>
            <w:proofErr w:type="spellEnd"/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 xml:space="preserve">sp. (genus-level identification only), </w:t>
            </w:r>
            <w:proofErr w:type="spellStart"/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Kocuria</w:t>
            </w:r>
            <w:proofErr w:type="spellEnd"/>
            <w:r w:rsidRPr="00AA40C1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carniphila</w:t>
            </w:r>
            <w:proofErr w:type="spellEnd"/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 xml:space="preserve">, </w:t>
            </w:r>
            <w:proofErr w:type="spellStart"/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Kocuria</w:t>
            </w:r>
            <w:proofErr w:type="spellEnd"/>
            <w:r w:rsidRPr="00AA40C1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 </w:t>
            </w: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palustris</w:t>
            </w:r>
          </w:p>
        </w:tc>
      </w:tr>
      <w:tr w:rsidR="003248C1" w:rsidRPr="00AA40C1" w14:paraId="65AFCBA4" w14:textId="77777777" w:rsidTr="007A657A">
        <w:trPr>
          <w:trHeight w:val="290"/>
        </w:trPr>
        <w:tc>
          <w:tcPr>
            <w:tcW w:w="12960" w:type="dxa"/>
            <w:gridSpan w:val="1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70BA82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  <w:t xml:space="preserve">5 </w:t>
            </w: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 xml:space="preserve">Enterobacter </w:t>
            </w: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 xml:space="preserve">sp. (genus-level identification only), </w:t>
            </w: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Escherichia coli, Klebsiella aerogenes, Klebsiella pneumoniae,</w:t>
            </w:r>
            <w:r w:rsidRPr="00AA40C1">
              <w:rPr>
                <w:rFonts w:ascii="Times New Roman" w:eastAsia="Calibri" w:hAnsi="Times New Roman" w:cs="Times New Roman"/>
                <w:i/>
                <w:iCs/>
                <w:sz w:val="20"/>
                <w:szCs w:val="20"/>
              </w:rPr>
              <w:t xml:space="preserve"> K</w:t>
            </w: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 xml:space="preserve">lebsiella </w:t>
            </w:r>
            <w:proofErr w:type="spellStart"/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variicola</w:t>
            </w:r>
            <w:proofErr w:type="spellEnd"/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, Serratia marcescens</w:t>
            </w:r>
          </w:p>
        </w:tc>
      </w:tr>
    </w:tbl>
    <w:p w14:paraId="5DAA4199" w14:textId="77777777" w:rsidR="00C91018" w:rsidRDefault="00C91018">
      <w:pPr>
        <w:rPr>
          <w:rFonts w:ascii="Times New Roman" w:hAnsi="Times New Roman" w:cs="Times New Roman"/>
        </w:rPr>
      </w:pPr>
    </w:p>
    <w:p w14:paraId="1C8C223E" w14:textId="77777777" w:rsidR="009540AB" w:rsidRPr="0051684F" w:rsidRDefault="009540AB">
      <w:pPr>
        <w:rPr>
          <w:rFonts w:ascii="Times New Roman" w:hAnsi="Times New Roman" w:cs="Times New Roman"/>
        </w:rPr>
      </w:pPr>
    </w:p>
    <w:p w14:paraId="0668C354" w14:textId="77777777" w:rsidR="009D2D3F" w:rsidRDefault="009D2D3F">
      <w:pPr>
        <w:rPr>
          <w:rFonts w:ascii="Times New Roman" w:hAnsi="Times New Roman" w:cs="Times New Roman"/>
          <w:b/>
          <w:bCs/>
          <w:i/>
          <w:iCs/>
          <w:sz w:val="24"/>
          <w:szCs w:val="24"/>
        </w:rPr>
        <w:sectPr w:rsidR="009D2D3F" w:rsidSect="007534BE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07582328" w14:textId="62B5FD1E" w:rsidR="00E214E1" w:rsidRPr="0051684F" w:rsidRDefault="0051684F">
      <w:pPr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 w:rsidRPr="0051684F">
        <w:rPr>
          <w:rFonts w:ascii="Times New Roman" w:hAnsi="Times New Roman" w:cs="Times New Roman"/>
          <w:b/>
          <w:bCs/>
          <w:i/>
          <w:iCs/>
          <w:sz w:val="24"/>
          <w:szCs w:val="24"/>
        </w:rPr>
        <w:lastRenderedPageBreak/>
        <w:t>Results</w:t>
      </w:r>
    </w:p>
    <w:p w14:paraId="6C332A66" w14:textId="0991A9F4" w:rsidR="0051684F" w:rsidRPr="0051684F" w:rsidRDefault="0051684F">
      <w:pPr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</w:rPr>
        <w:t xml:space="preserve">Description of enrolled herds and </w:t>
      </w:r>
      <w:r w:rsidR="00B55FA9">
        <w:rPr>
          <w:rFonts w:ascii="Times New Roman" w:hAnsi="Times New Roman" w:cs="Times New Roman"/>
          <w:i/>
          <w:iCs/>
          <w:sz w:val="24"/>
          <w:szCs w:val="24"/>
        </w:rPr>
        <w:t xml:space="preserve">prevalence </w:t>
      </w:r>
      <w:r>
        <w:rPr>
          <w:rFonts w:ascii="Times New Roman" w:hAnsi="Times New Roman" w:cs="Times New Roman"/>
          <w:i/>
          <w:iCs/>
          <w:sz w:val="24"/>
          <w:szCs w:val="24"/>
        </w:rPr>
        <w:t>data set</w:t>
      </w:r>
    </w:p>
    <w:p w14:paraId="53084AED" w14:textId="3D6391AC" w:rsidR="00841842" w:rsidRPr="006A1463" w:rsidRDefault="00AE300E" w:rsidP="001A7738">
      <w:pPr>
        <w:spacing w:line="480" w:lineRule="auto"/>
        <w:ind w:firstLine="360"/>
        <w:rPr>
          <w:rFonts w:ascii="Times New Roman" w:eastAsia="Times New Roman" w:hAnsi="Times New Roman" w:cs="Times New Roman"/>
          <w:color w:val="FF00FF"/>
          <w:kern w:val="0"/>
          <w:sz w:val="24"/>
          <w:szCs w:val="24"/>
          <w14:ligatures w14:val="none"/>
        </w:rPr>
      </w:pPr>
      <w:r w:rsidRPr="0051684F">
        <w:rPr>
          <w:rFonts w:ascii="Times New Roman" w:eastAsia="Times New Roman" w:hAnsi="Times New Roman" w:cs="Times New Roman"/>
          <w:color w:val="000000"/>
          <w:kern w:val="0"/>
          <w:sz w:val="24"/>
          <w:szCs w:val="24"/>
          <w14:ligatures w14:val="none"/>
        </w:rPr>
        <w:t xml:space="preserve">Participating herds milked an average of 69.5 cows (median: 70; range: 44-105) of various breeds. </w:t>
      </w:r>
      <w:r w:rsidR="008D7A13" w:rsidRPr="0051684F">
        <w:rPr>
          <w:rFonts w:ascii="Times New Roman" w:eastAsia="Times New Roman" w:hAnsi="Times New Roman" w:cs="Times New Roman"/>
          <w:color w:val="000000"/>
          <w:kern w:val="0"/>
          <w:sz w:val="24"/>
          <w:szCs w:val="24"/>
          <w14:ligatures w14:val="none"/>
        </w:rPr>
        <w:t xml:space="preserve">The mean rolling herd average for farms enrolled was 13,995 lbs. (median: 13,250 lbs.; range: 10,675-21,204 lbs.). </w:t>
      </w:r>
      <w:r w:rsidRPr="0051684F">
        <w:rPr>
          <w:rFonts w:ascii="Times New Roman" w:hAnsi="Times New Roman" w:cs="Times New Roman"/>
          <w:sz w:val="24"/>
          <w:szCs w:val="24"/>
        </w:rPr>
        <w:t xml:space="preserve">Three visits were completed at 8 farms, 1 herd was sampled twice, and 1 was sampled 4 times before interruption by the COVID-19 pandemic. On average, 33.6 days elapsed between sequential farm visits for each herd (median: 34; range: 27-43). </w:t>
      </w:r>
      <w:r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Five farms housed cows in a tiestall bedded with wood shavings, and 5 </w:t>
      </w:r>
      <w:r w:rsidRPr="00D46D34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utilized a bedded pack system (3 actively managed for composting, 2 static). </w:t>
      </w:r>
      <w:r w:rsidR="006A1463" w:rsidRPr="00D46D34">
        <w:rPr>
          <w:rFonts w:ascii="Times New Roman" w:hAnsi="Times New Roman" w:cs="Times New Roman"/>
          <w:sz w:val="24"/>
          <w:szCs w:val="24"/>
        </w:rPr>
        <w:t xml:space="preserve">Of the 5 enrolled </w:t>
      </w:r>
      <w:r w:rsidR="00620AA0" w:rsidRPr="00D46D34">
        <w:rPr>
          <w:rFonts w:ascii="Times New Roman" w:hAnsi="Times New Roman" w:cs="Times New Roman"/>
          <w:sz w:val="24"/>
          <w:szCs w:val="24"/>
        </w:rPr>
        <w:t xml:space="preserve">BP </w:t>
      </w:r>
      <w:r w:rsidR="006A1463" w:rsidRPr="00D46D34">
        <w:rPr>
          <w:rFonts w:ascii="Times New Roman" w:hAnsi="Times New Roman" w:cs="Times New Roman"/>
          <w:sz w:val="24"/>
          <w:szCs w:val="24"/>
        </w:rPr>
        <w:t xml:space="preserve">farms, 2 </w:t>
      </w:r>
      <w:r w:rsidR="001E06BC" w:rsidRPr="00D46D34">
        <w:rPr>
          <w:rFonts w:ascii="Times New Roman" w:hAnsi="Times New Roman" w:cs="Times New Roman"/>
          <w:sz w:val="24"/>
          <w:szCs w:val="24"/>
        </w:rPr>
        <w:t>were</w:t>
      </w:r>
      <w:r w:rsidR="006A1463" w:rsidRPr="00D46D34">
        <w:rPr>
          <w:rFonts w:ascii="Times New Roman" w:hAnsi="Times New Roman" w:cs="Times New Roman"/>
          <w:sz w:val="24"/>
          <w:szCs w:val="24"/>
        </w:rPr>
        <w:t xml:space="preserve"> compost bedded-packs, utilizing aerobic decomposition to break down a bedding material of dry, fine wood sawdust or shavings</w:t>
      </w:r>
      <w:r w:rsidR="00CA1559">
        <w:rPr>
          <w:rFonts w:ascii="Times New Roman" w:hAnsi="Times New Roman" w:cs="Times New Roman"/>
          <w:sz w:val="24"/>
          <w:szCs w:val="24"/>
        </w:rPr>
        <w:t xml:space="preserve"> </w:t>
      </w:r>
      <w:r w:rsidR="00CA155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SGlkZGVuPSIxIj48QXV0aG9yPkVuZHJlczwvQXV0aG9yPjxZZWFyPjIw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</w:fldData>
        </w:fldChar>
      </w:r>
      <w:r w:rsidR="00AA0990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A099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SGlkZGVuPSIxIj48QXV0aG9yPkVuZHJlczwvQXV0aG9yPjxZZWFyPjIw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</w:fldData>
        </w:fldChar>
      </w:r>
      <w:r w:rsidR="00AA0990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A0990">
        <w:rPr>
          <w:rFonts w:ascii="Times New Roman" w:hAnsi="Times New Roman" w:cs="Times New Roman"/>
          <w:sz w:val="24"/>
          <w:szCs w:val="24"/>
        </w:rPr>
      </w:r>
      <w:r w:rsidR="00AA0990">
        <w:rPr>
          <w:rFonts w:ascii="Times New Roman" w:hAnsi="Times New Roman" w:cs="Times New Roman"/>
          <w:sz w:val="24"/>
          <w:szCs w:val="24"/>
        </w:rPr>
        <w:fldChar w:fldCharType="end"/>
      </w:r>
      <w:r w:rsidR="00280567">
        <w:rPr>
          <w:rFonts w:ascii="Times New Roman" w:hAnsi="Times New Roman" w:cs="Times New Roman"/>
          <w:sz w:val="24"/>
          <w:szCs w:val="24"/>
        </w:rPr>
      </w:r>
      <w:r w:rsidR="00280567">
        <w:rPr>
          <w:rFonts w:ascii="Times New Roman" w:hAnsi="Times New Roman" w:cs="Times New Roman"/>
          <w:sz w:val="24"/>
          <w:szCs w:val="24"/>
        </w:rPr>
        <w:fldChar w:fldCharType="separate"/>
      </w:r>
      <w:r w:rsidR="00CA1559">
        <w:rPr>
          <w:rFonts w:ascii="Times New Roman" w:hAnsi="Times New Roman" w:cs="Times New Roman"/>
          <w:sz w:val="24"/>
          <w:szCs w:val="24"/>
        </w:rPr>
        <w:fldChar w:fldCharType="end"/>
      </w:r>
      <w:r w:rsidR="006A1463" w:rsidRPr="00D46D34">
        <w:rPr>
          <w:rFonts w:ascii="Times New Roman" w:hAnsi="Times New Roman" w:cs="Times New Roman"/>
          <w:sz w:val="24"/>
          <w:szCs w:val="24"/>
        </w:rPr>
        <w:t xml:space="preserve"> (The Dairyland Initiative, 2024; </w:t>
      </w:r>
      <w:r w:rsidR="006A1463" w:rsidRPr="00D46D34">
        <w:rPr>
          <w:rFonts w:ascii="Times New Roman" w:hAnsi="Times New Roman" w:cs="Times New Roman"/>
          <w:noProof/>
          <w:sz w:val="24"/>
          <w:szCs w:val="24"/>
        </w:rPr>
        <w:t>Bewley et al., 2017; Endres, 2021)</w:t>
      </w:r>
      <w:r w:rsidR="006A1463" w:rsidRPr="00D46D34">
        <w:rPr>
          <w:rFonts w:ascii="Times New Roman" w:hAnsi="Times New Roman" w:cs="Times New Roman"/>
          <w:sz w:val="24"/>
          <w:szCs w:val="24"/>
        </w:rPr>
        <w:t>. These 2 farms bedded solely with shavings/sawdust, adding new bedding only as needed, and cultivated the pack twice a day. Two other farms used a “traditional” or “deep bedded pack” system, where large volumes of fresh, dry straw (or poor-quality hay) sufficient to keep cows clean and dry was added daily to a mass of bedding that accumulates over the 6-8 months cows are housed indoors (The Dairyland Initiative, 2024</w:t>
      </w:r>
      <w:r w:rsidR="006A1463" w:rsidRPr="00D46D34">
        <w:rPr>
          <w:rFonts w:ascii="Times New Roman" w:hAnsi="Times New Roman" w:cs="Times New Roman"/>
          <w:noProof/>
          <w:sz w:val="24"/>
          <w:szCs w:val="24"/>
        </w:rPr>
        <w:t>; Thurgood, 2009; Benson, 2012; Bewley et al., 2017)</w:t>
      </w:r>
      <w:r w:rsidR="00AA0990">
        <w:rPr>
          <w:rFonts w:ascii="Times New Roman" w:hAnsi="Times New Roman" w:cs="Times New Roman"/>
          <w:noProof/>
          <w:sz w:val="24"/>
          <w:szCs w:val="24"/>
        </w:rPr>
        <w:fldChar w:fldCharType="begin"/>
      </w:r>
      <w:r w:rsidR="00AA0990">
        <w:rPr>
          <w:rFonts w:ascii="Times New Roman" w:hAnsi="Times New Roman" w:cs="Times New Roman"/>
          <w:noProof/>
          <w:sz w:val="24"/>
          <w:szCs w:val="24"/>
        </w:rPr>
        <w:instrText xml:space="preserve"> ADDIN EN.CITE &lt;EndNote&gt;&lt;Cite ExcludeAuth="1" ExcludeYear="1" Hidden="1"&gt;&lt;Author&gt;Benson&lt;/Author&gt;&lt;Year&gt;2012&lt;/Year&gt;&lt;RecNum&gt;669&lt;/RecNum&gt;&lt;record&gt;&lt;rec-number&gt;669&lt;/rec-number&gt;&lt;foreign-keys&gt;&lt;key app="EN" db-id="pss5de0wasp2t9es5tu5evzpa2svsdrveax9" timestamp="1710780109"&gt;669&lt;/key&gt;&lt;/foreign-keys&gt;&lt;ref-type name="Web Page"&gt;12&lt;/ref-type&gt;&lt;contributors&gt;&lt;authors&gt;&lt;author&gt;Benson, A. F.&lt;/author&gt;&lt;/authors&gt;&lt;/contributors&gt;&lt;titles&gt;&lt;title&gt;Consider deep pack barns for cow comfort and manure management. Accessed March 18, 2024.&lt;/title&gt;&lt;/titles&gt;&lt;dates&gt;&lt;year&gt;2012&lt;/year&gt;&lt;/dates&gt;&lt;pub-location&gt;Ithaca, NY. https://smallfarms.cornell.edu/2012/04/consider-deep-pack-barns-for-cow-comfort-and-manure-management/&lt;/pub-location&gt;&lt;publisher&gt;Cornell University&lt;/publisher&gt;&lt;urls&gt;&lt;/urls&gt;&lt;/record&gt;&lt;/Cite&gt;&lt;Cite ExcludeAuth="1" ExcludeYear="1" Hidden="1"&gt;&lt;Author&gt;Thurgood&lt;/Author&gt;&lt;Year&gt;2009&lt;/Year&gt;&lt;RecNum&gt;670&lt;/RecNum&gt;&lt;record&gt;&lt;rec-number&gt;670&lt;/rec-number&gt;&lt;foreign-keys&gt;&lt;key app="EN" db-id="pss5de0wasp2t9es5tu5evzpa2svsdrveax9" timestamp="1710780734"&gt;670&lt;/key&gt;&lt;/foreign-keys&gt;&lt;ref-type name="Conference Proceedings"&gt;10&lt;/ref-type&gt;&lt;contributors&gt;&lt;authors&gt;&lt;author&gt;Thurgood, J. M., C. M. Comer, D. J. Flaherty, and M. Kiraly.&lt;/author&gt;&lt;/authors&gt;&lt;/contributors&gt;&lt;titles&gt;&lt;title&gt;Bedded pack management system case study&lt;/title&gt;&lt;secondary-title&gt;Proc. 5th National Small Farm Conference&lt;/secondary-title&gt;&lt;/titles&gt;&lt;pages&gt;184–188&lt;/pages&gt;&lt;dates&gt;&lt;year&gt;2009&lt;/year&gt;&lt;/dates&gt;&lt;pub-location&gt;Springfield,  IL. Accessed March 18, 2024. https://conferences.illinois.edu/resources/20033/Proceedings_8-12-13.pdf&lt;/pub-location&gt;&lt;urls&gt;&lt;/urls&gt;&lt;/record&gt;&lt;/Cite&gt;&lt;/EndNote&gt;</w:instrText>
      </w:r>
      <w:r w:rsidR="00280567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="00AA0990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="006A1463" w:rsidRPr="00D46D34">
        <w:rPr>
          <w:rFonts w:ascii="Times New Roman" w:hAnsi="Times New Roman" w:cs="Times New Roman"/>
          <w:sz w:val="24"/>
          <w:szCs w:val="24"/>
        </w:rPr>
        <w:t xml:space="preserve">. The 1 remaining farm fell somewhere between these 2 types of </w:t>
      </w:r>
      <w:r w:rsidR="006A1463" w:rsidRPr="00DD3870">
        <w:rPr>
          <w:rFonts w:ascii="Times New Roman" w:hAnsi="Times New Roman" w:cs="Times New Roman"/>
          <w:sz w:val="24"/>
          <w:szCs w:val="24"/>
        </w:rPr>
        <w:t xml:space="preserve">BP; this farm bedded with straw and woodchips and cultivated every 48 hrs., adding chopped hay and woodchips every time the pack was cultivated. </w:t>
      </w:r>
      <w:r w:rsidR="001B4799" w:rsidRPr="00DD3870">
        <w:rPr>
          <w:rFonts w:ascii="Times New Roman" w:hAnsi="Times New Roman" w:cs="Times New Roman"/>
          <w:sz w:val="24"/>
          <w:szCs w:val="24"/>
        </w:rPr>
        <w:t xml:space="preserve">The depth of the </w:t>
      </w:r>
      <w:r w:rsidR="00D46D34" w:rsidRPr="00DD3870">
        <w:rPr>
          <w:rFonts w:ascii="Times New Roman" w:hAnsi="Times New Roman" w:cs="Times New Roman"/>
          <w:sz w:val="24"/>
          <w:szCs w:val="24"/>
        </w:rPr>
        <w:t xml:space="preserve">5 </w:t>
      </w:r>
      <w:r w:rsidR="001B4799" w:rsidRPr="00DD3870">
        <w:rPr>
          <w:rFonts w:ascii="Times New Roman" w:hAnsi="Times New Roman" w:cs="Times New Roman"/>
          <w:sz w:val="24"/>
          <w:szCs w:val="24"/>
        </w:rPr>
        <w:t xml:space="preserve">packs ranged from </w:t>
      </w:r>
      <w:r w:rsidR="006A1463" w:rsidRPr="00DD3870">
        <w:rPr>
          <w:rFonts w:ascii="Times New Roman" w:hAnsi="Times New Roman" w:cs="Times New Roman"/>
          <w:sz w:val="24"/>
          <w:szCs w:val="24"/>
        </w:rPr>
        <w:t>0.9-1.7 m</w:t>
      </w:r>
      <w:r w:rsidR="001B4799" w:rsidRPr="00DD3870">
        <w:rPr>
          <w:rFonts w:ascii="Times New Roman" w:hAnsi="Times New Roman" w:cs="Times New Roman"/>
          <w:sz w:val="24"/>
          <w:szCs w:val="24"/>
        </w:rPr>
        <w:t xml:space="preserve"> of organic material </w:t>
      </w:r>
      <w:r w:rsidR="00770D31" w:rsidRPr="00DD3870">
        <w:rPr>
          <w:rFonts w:ascii="Times New Roman" w:hAnsi="Times New Roman" w:cs="Times New Roman"/>
          <w:sz w:val="24"/>
          <w:szCs w:val="24"/>
        </w:rPr>
        <w:t>(measured at</w:t>
      </w:r>
      <w:r w:rsidR="00266F40" w:rsidRPr="00DD3870">
        <w:rPr>
          <w:rFonts w:ascii="Times New Roman" w:hAnsi="Times New Roman" w:cs="Times New Roman"/>
          <w:sz w:val="24"/>
          <w:szCs w:val="24"/>
        </w:rPr>
        <w:t xml:space="preserve"> visit</w:t>
      </w:r>
      <w:r w:rsidR="00470ECF" w:rsidRPr="00DD3870">
        <w:rPr>
          <w:rFonts w:ascii="Times New Roman" w:hAnsi="Times New Roman" w:cs="Times New Roman"/>
          <w:sz w:val="24"/>
          <w:szCs w:val="24"/>
        </w:rPr>
        <w:t xml:space="preserve"> whe</w:t>
      </w:r>
      <w:r w:rsidR="00770D31" w:rsidRPr="00DD3870">
        <w:rPr>
          <w:rFonts w:ascii="Times New Roman" w:hAnsi="Times New Roman" w:cs="Times New Roman"/>
          <w:sz w:val="24"/>
          <w:szCs w:val="24"/>
        </w:rPr>
        <w:t>n</w:t>
      </w:r>
      <w:r w:rsidR="00470ECF" w:rsidRPr="00DD3870">
        <w:rPr>
          <w:rFonts w:ascii="Times New Roman" w:hAnsi="Times New Roman" w:cs="Times New Roman"/>
          <w:sz w:val="24"/>
          <w:szCs w:val="24"/>
        </w:rPr>
        <w:t xml:space="preserve"> </w:t>
      </w:r>
      <w:r w:rsidR="00770D31" w:rsidRPr="00DD3870">
        <w:rPr>
          <w:rFonts w:ascii="Times New Roman" w:hAnsi="Times New Roman" w:cs="Times New Roman"/>
          <w:sz w:val="24"/>
          <w:szCs w:val="24"/>
        </w:rPr>
        <w:t xml:space="preserve">management </w:t>
      </w:r>
      <w:r w:rsidR="00470ECF" w:rsidRPr="00DD3870">
        <w:rPr>
          <w:rFonts w:ascii="Times New Roman" w:hAnsi="Times New Roman" w:cs="Times New Roman"/>
          <w:sz w:val="24"/>
          <w:szCs w:val="24"/>
        </w:rPr>
        <w:t xml:space="preserve">questionnaire </w:t>
      </w:r>
      <w:r w:rsidR="00770D31" w:rsidRPr="00DD3870">
        <w:rPr>
          <w:rFonts w:ascii="Times New Roman" w:hAnsi="Times New Roman" w:cs="Times New Roman"/>
          <w:sz w:val="24"/>
          <w:szCs w:val="24"/>
        </w:rPr>
        <w:t>w</w:t>
      </w:r>
      <w:r w:rsidR="00CD6DDC">
        <w:rPr>
          <w:rFonts w:ascii="Times New Roman" w:hAnsi="Times New Roman" w:cs="Times New Roman"/>
          <w:sz w:val="24"/>
          <w:szCs w:val="24"/>
        </w:rPr>
        <w:t>as</w:t>
      </w:r>
      <w:r w:rsidR="00470ECF" w:rsidRPr="00DD3870">
        <w:rPr>
          <w:rFonts w:ascii="Times New Roman" w:hAnsi="Times New Roman" w:cs="Times New Roman"/>
          <w:sz w:val="24"/>
          <w:szCs w:val="24"/>
        </w:rPr>
        <w:t xml:space="preserve"> administered</w:t>
      </w:r>
      <w:r w:rsidR="00770D31" w:rsidRPr="00DD3870">
        <w:rPr>
          <w:rFonts w:ascii="Times New Roman" w:hAnsi="Times New Roman" w:cs="Times New Roman"/>
          <w:sz w:val="24"/>
          <w:szCs w:val="24"/>
        </w:rPr>
        <w:t>)</w:t>
      </w:r>
      <w:r w:rsidR="006A1463" w:rsidRPr="00DD3870">
        <w:rPr>
          <w:rFonts w:ascii="Times New Roman" w:hAnsi="Times New Roman" w:cs="Times New Roman"/>
          <w:sz w:val="24"/>
          <w:szCs w:val="24"/>
        </w:rPr>
        <w:t>.</w:t>
      </w:r>
    </w:p>
    <w:p w14:paraId="2F10D33B" w14:textId="77777777" w:rsidR="00841842" w:rsidRPr="0051684F" w:rsidRDefault="00F807FD" w:rsidP="00B64C16">
      <w:pPr>
        <w:spacing w:line="480" w:lineRule="auto"/>
        <w:ind w:firstLine="360"/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</w:pPr>
      <w:r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>In total, 1</w:t>
      </w:r>
      <w:r w:rsidR="007A5908"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>,</w:t>
      </w:r>
      <w:r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>536 quarters belonging to 384 cows were enrolled for at least one visit throughout the study, for a total of 4,212 quarter-observations</w:t>
      </w:r>
      <w:r w:rsidR="007A5908"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collected</w:t>
      </w:r>
      <w:r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. </w:t>
      </w:r>
      <w:r w:rsidR="007A5908"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Of these, 880 quarter-observations </w:t>
      </w:r>
      <w:r w:rsidR="00721F29"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were excluded from further analyses: </w:t>
      </w:r>
      <w:r w:rsidR="00BC1C14"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>34</w:t>
      </w:r>
      <w:r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quarter</w:t>
      </w:r>
      <w:r w:rsidR="00BC1C14"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>-observations</w:t>
      </w:r>
      <w:r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did not meet definition of either having an IMI or being healthy</w:t>
      </w:r>
      <w:r w:rsidR="00721F29"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; </w:t>
      </w:r>
      <w:r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>88 quarter</w:t>
      </w:r>
      <w:r w:rsidR="00BC1C14"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>-observations</w:t>
      </w:r>
      <w:r w:rsidR="007A5908"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were from enrolled quarters that were </w:t>
      </w:r>
      <w:r w:rsidR="007A5908"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lastRenderedPageBreak/>
        <w:t>non-lactating mammary glands</w:t>
      </w:r>
      <w:r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(blind)</w:t>
      </w:r>
      <w:r w:rsidR="00721F29"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; </w:t>
      </w:r>
      <w:r w:rsidR="007A5908"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>224</w:t>
      </w:r>
      <w:r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</w:t>
      </w:r>
      <w:r w:rsidR="007A5908"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>quarter-observations</w:t>
      </w:r>
      <w:r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were excluded due to a sampling error (</w:t>
      </w:r>
      <w:r w:rsidR="007A5908"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e.g., missing </w:t>
      </w:r>
      <w:r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>cow ID, colon</w:t>
      </w:r>
      <w:r w:rsidR="007A5908"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>y not selected from quartermilk culture, duplicate quartermilk sample missing)</w:t>
      </w:r>
      <w:r w:rsidR="00721F29"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; and </w:t>
      </w:r>
      <w:r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>534 quarter</w:t>
      </w:r>
      <w:r w:rsidR="007A5908"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>-observations</w:t>
      </w:r>
      <w:r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were excluded because ≥ 1 of the 2 duplicate quartermilk samples collected was classified as contaminated</w:t>
      </w:r>
      <w:r w:rsidR="00721F29"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(12.7% of total quarter-observations collected).</w:t>
      </w:r>
      <w:r w:rsidR="00B64C16"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</w:t>
      </w:r>
    </w:p>
    <w:p w14:paraId="15C29186" w14:textId="788E3967" w:rsidR="00B55FA9" w:rsidRDefault="00B64C16" w:rsidP="00B55FA9">
      <w:pPr>
        <w:spacing w:line="480" w:lineRule="auto"/>
        <w:ind w:firstLine="360"/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</w:pPr>
      <w:r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The </w:t>
      </w:r>
      <w:r w:rsidR="007A5908"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final data set for describing quarter-level prevalence of all </w:t>
      </w:r>
      <w:r w:rsidR="00B55FA9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>pathogen</w:t>
      </w:r>
      <w:r w:rsidR="007A5908"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>s causing IMI on these 10 certified organic dairy farms</w:t>
      </w:r>
      <w:r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consisted of 3,332 quarter-observations where the IMI status of the quarter could be determined at that visit</w:t>
      </w:r>
      <w:r w:rsidR="000565A9"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(Table1)</w:t>
      </w:r>
      <w:r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>.</w:t>
      </w:r>
      <w:r w:rsidR="001A7738"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</w:t>
      </w:r>
      <w:r w:rsidR="00EC5750"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>There were</w:t>
      </w:r>
      <w:r w:rsidR="001A7738"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2,290</w:t>
      </w:r>
      <w:r w:rsidR="00EC5750"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quarter-observations</w:t>
      </w:r>
      <w:r w:rsidR="001A7738"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from healthy quarters. Observations included in the final data set came from 1,456 quarters of 382 cows across all 10 herds included in the field study.</w:t>
      </w:r>
      <w:r w:rsidR="006667CD"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</w:t>
      </w:r>
      <w:r w:rsidR="00AE300E"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>The mean (median; range) number of cows included per herd was 3</w:t>
      </w:r>
      <w:r w:rsidR="006667CD"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>8.2</w:t>
      </w:r>
      <w:r w:rsidR="00AE300E"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(3</w:t>
      </w:r>
      <w:r w:rsidR="006667CD"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>8</w:t>
      </w:r>
      <w:r w:rsidR="00AE300E"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>; 3</w:t>
      </w:r>
      <w:r w:rsidR="006667CD"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>5</w:t>
      </w:r>
      <w:r w:rsidR="00AE300E"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>-</w:t>
      </w:r>
      <w:r w:rsidR="006667CD"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>41</w:t>
      </w:r>
      <w:r w:rsidR="00AE300E"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>), whereas the number of quarters included per cow was 3.</w:t>
      </w:r>
      <w:r w:rsidR="006667CD"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>8</w:t>
      </w:r>
      <w:r w:rsidR="00AE300E"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(</w:t>
      </w:r>
      <w:r w:rsidR="006667CD"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>4</w:t>
      </w:r>
      <w:r w:rsidR="00AE300E"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>; 1-4). The mean number of observations per quarter included was 2.</w:t>
      </w:r>
      <w:r w:rsidR="006667CD"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>3</w:t>
      </w:r>
      <w:r w:rsidR="00AE300E"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(2; 1-4). </w:t>
      </w:r>
    </w:p>
    <w:p w14:paraId="3B4A9B53" w14:textId="77777777" w:rsidR="00B55FA9" w:rsidRDefault="00B55FA9" w:rsidP="00B55FA9">
      <w:pPr>
        <w:spacing w:line="480" w:lineRule="auto"/>
        <w:ind w:firstLine="360"/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</w:pPr>
    </w:p>
    <w:p w14:paraId="3C222DD8" w14:textId="58E8C8DF" w:rsidR="00B55FA9" w:rsidRPr="00B55FA9" w:rsidRDefault="00B55FA9" w:rsidP="00B55FA9">
      <w:pPr>
        <w:spacing w:line="480" w:lineRule="auto"/>
        <w:rPr>
          <w:rFonts w:ascii="Times New Roman" w:eastAsia="Times New Roman" w:hAnsi="Times New Roman" w:cs="Times New Roman"/>
          <w:i/>
          <w:iCs/>
          <w:kern w:val="0"/>
          <w:sz w:val="24"/>
          <w:szCs w:val="24"/>
          <w14:ligatures w14:val="none"/>
        </w:rPr>
      </w:pPr>
      <w:r>
        <w:rPr>
          <w:rFonts w:ascii="Times New Roman" w:eastAsia="Times New Roman" w:hAnsi="Times New Roman" w:cs="Times New Roman"/>
          <w:i/>
          <w:iCs/>
          <w:kern w:val="0"/>
          <w:sz w:val="24"/>
          <w:szCs w:val="24"/>
          <w14:ligatures w14:val="none"/>
        </w:rPr>
        <w:t>Intramammary infections: prevalence</w:t>
      </w:r>
    </w:p>
    <w:p w14:paraId="23A35611" w14:textId="788A08EA" w:rsidR="00F80ABA" w:rsidRPr="00F80ABA" w:rsidRDefault="00B55FA9" w:rsidP="00F80ABA">
      <w:pPr>
        <w:spacing w:line="480" w:lineRule="auto"/>
        <w:ind w:firstLine="360"/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</w:pPr>
      <w:r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>There were 1,042 quarter-observations from quarters with an IMI at time of sampling: 953 with an IMI due to a single pathogen (28.6% of all quarter-observations), and 89 with a mixed infection (2.7% of all quarter-observations).</w:t>
      </w:r>
      <w:r w:rsidR="00F80ABA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Overall, the majority of IMI were caused by NASM species (19.9%), followed by </w:t>
      </w:r>
      <w:r w:rsidR="00F80ABA">
        <w:rPr>
          <w:rFonts w:ascii="Times New Roman" w:eastAsia="Times New Roman" w:hAnsi="Times New Roman" w:cs="Times New Roman"/>
          <w:i/>
          <w:iCs/>
          <w:kern w:val="0"/>
          <w:sz w:val="24"/>
          <w:szCs w:val="24"/>
          <w14:ligatures w14:val="none"/>
        </w:rPr>
        <w:t>Staphylococcus aureus</w:t>
      </w:r>
      <w:r w:rsidR="00F80ABA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(3.6%) and </w:t>
      </w:r>
      <w:r w:rsidR="00F80ABA">
        <w:rPr>
          <w:rFonts w:ascii="Times New Roman" w:eastAsia="Times New Roman" w:hAnsi="Times New Roman" w:cs="Times New Roman"/>
          <w:i/>
          <w:iCs/>
          <w:kern w:val="0"/>
          <w:sz w:val="24"/>
          <w:szCs w:val="24"/>
          <w14:ligatures w14:val="none"/>
        </w:rPr>
        <w:t>Corynebacterium</w:t>
      </w:r>
      <w:r w:rsidR="00F80ABA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species (3.1%).  </w:t>
      </w:r>
      <w:r w:rsidR="00F80ABA">
        <w:rPr>
          <w:rFonts w:ascii="Times New Roman" w:eastAsia="Times New Roman" w:hAnsi="Times New Roman" w:cs="Times New Roman"/>
          <w:i/>
          <w:iCs/>
          <w:kern w:val="0"/>
          <w:sz w:val="24"/>
          <w:szCs w:val="24"/>
          <w14:ligatures w14:val="none"/>
        </w:rPr>
        <w:t xml:space="preserve">Streptococcus </w:t>
      </w:r>
      <w:proofErr w:type="spellStart"/>
      <w:r w:rsidR="00F80ABA">
        <w:rPr>
          <w:rFonts w:ascii="Times New Roman" w:eastAsia="Times New Roman" w:hAnsi="Times New Roman" w:cs="Times New Roman"/>
          <w:i/>
          <w:iCs/>
          <w:kern w:val="0"/>
          <w:sz w:val="24"/>
          <w:szCs w:val="24"/>
          <w14:ligatures w14:val="none"/>
        </w:rPr>
        <w:t>uberis</w:t>
      </w:r>
      <w:proofErr w:type="spellEnd"/>
      <w:r w:rsidR="00F80ABA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and </w:t>
      </w:r>
      <w:r w:rsidR="00F80ABA">
        <w:rPr>
          <w:rFonts w:ascii="Times New Roman" w:eastAsia="Times New Roman" w:hAnsi="Times New Roman" w:cs="Times New Roman"/>
          <w:i/>
          <w:iCs/>
          <w:kern w:val="0"/>
          <w:sz w:val="24"/>
          <w:szCs w:val="24"/>
          <w14:ligatures w14:val="none"/>
        </w:rPr>
        <w:t xml:space="preserve">Streptococcus </w:t>
      </w:r>
      <w:proofErr w:type="spellStart"/>
      <w:r w:rsidR="00F80ABA">
        <w:rPr>
          <w:rFonts w:ascii="Times New Roman" w:eastAsia="Times New Roman" w:hAnsi="Times New Roman" w:cs="Times New Roman"/>
          <w:i/>
          <w:iCs/>
          <w:kern w:val="0"/>
          <w:sz w:val="24"/>
          <w:szCs w:val="24"/>
          <w14:ligatures w14:val="none"/>
        </w:rPr>
        <w:t>dysgalactiae</w:t>
      </w:r>
      <w:proofErr w:type="spellEnd"/>
      <w:r w:rsidR="00F80ABA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were the next most commonly found pathogens (3.1% and 0.9%, respectively). Twenty-one different NASM were identified to be causing IMI, with </w:t>
      </w:r>
      <w:r w:rsidR="00F80ABA">
        <w:rPr>
          <w:rFonts w:ascii="Times New Roman" w:eastAsia="Times New Roman" w:hAnsi="Times New Roman" w:cs="Times New Roman"/>
          <w:i/>
          <w:iCs/>
          <w:kern w:val="0"/>
          <w:sz w:val="24"/>
          <w:szCs w:val="24"/>
          <w14:ligatures w14:val="none"/>
        </w:rPr>
        <w:t>S. chromogenes</w:t>
      </w:r>
      <w:r w:rsidR="00F80ABA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as the dominant species (13.6%). The next most frequently </w:t>
      </w:r>
      <w:r w:rsidR="00F80ABA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lastRenderedPageBreak/>
        <w:t xml:space="preserve">isolated NASM were </w:t>
      </w:r>
      <w:r w:rsidR="00F80ABA">
        <w:rPr>
          <w:rFonts w:ascii="Times New Roman" w:eastAsia="Times New Roman" w:hAnsi="Times New Roman" w:cs="Times New Roman"/>
          <w:i/>
          <w:iCs/>
          <w:kern w:val="0"/>
          <w:sz w:val="24"/>
          <w:szCs w:val="24"/>
          <w14:ligatures w14:val="none"/>
        </w:rPr>
        <w:t xml:space="preserve">S. haemolyticus </w:t>
      </w:r>
      <w:r w:rsidR="00F80ABA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(1.5%), </w:t>
      </w:r>
      <w:r w:rsidR="00F80ABA">
        <w:rPr>
          <w:rFonts w:ascii="Times New Roman" w:eastAsia="Times New Roman" w:hAnsi="Times New Roman" w:cs="Times New Roman"/>
          <w:i/>
          <w:iCs/>
          <w:kern w:val="0"/>
          <w:sz w:val="24"/>
          <w:szCs w:val="24"/>
          <w14:ligatures w14:val="none"/>
        </w:rPr>
        <w:t xml:space="preserve">S. simulans </w:t>
      </w:r>
      <w:r w:rsidR="00F80ABA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(1.3%), </w:t>
      </w:r>
      <w:r w:rsidR="00F80ABA">
        <w:rPr>
          <w:rFonts w:ascii="Times New Roman" w:eastAsia="Times New Roman" w:hAnsi="Times New Roman" w:cs="Times New Roman"/>
          <w:i/>
          <w:iCs/>
          <w:kern w:val="0"/>
          <w:sz w:val="24"/>
          <w:szCs w:val="24"/>
          <w14:ligatures w14:val="none"/>
        </w:rPr>
        <w:t>S. warneri</w:t>
      </w:r>
      <w:r w:rsidR="00F80ABA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(0.6%), and </w:t>
      </w:r>
      <w:r w:rsidR="00F80ABA">
        <w:rPr>
          <w:rFonts w:ascii="Times New Roman" w:eastAsia="Times New Roman" w:hAnsi="Times New Roman" w:cs="Times New Roman"/>
          <w:i/>
          <w:iCs/>
          <w:kern w:val="0"/>
          <w:sz w:val="24"/>
          <w:szCs w:val="24"/>
          <w14:ligatures w14:val="none"/>
        </w:rPr>
        <w:t xml:space="preserve">S. equorum/S. devriesei </w:t>
      </w:r>
      <w:r w:rsidR="00F80ABA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>(both 0.6%).</w:t>
      </w:r>
    </w:p>
    <w:p w14:paraId="6B88EC1C" w14:textId="77777777" w:rsidR="00EC5750" w:rsidRPr="0051684F" w:rsidRDefault="00EC5750" w:rsidP="00AE300E">
      <w:pPr>
        <w:spacing w:line="480" w:lineRule="auto"/>
        <w:ind w:firstLine="360"/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</w:pPr>
    </w:p>
    <w:p w14:paraId="13D78968" w14:textId="77777777" w:rsidR="00EC5750" w:rsidRPr="0051684F" w:rsidRDefault="00EC5750" w:rsidP="00F80ABA">
      <w:pPr>
        <w:spacing w:line="480" w:lineRule="auto"/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</w:pPr>
    </w:p>
    <w:p w14:paraId="4B6CBEDA" w14:textId="235C6E20" w:rsidR="00A92727" w:rsidRDefault="00AE300E" w:rsidP="00AE300E">
      <w:pPr>
        <w:spacing w:line="480" w:lineRule="auto"/>
        <w:ind w:firstLine="360"/>
        <w:rPr>
          <w:rFonts w:ascii="Times New Roman" w:eastAsia="Times New Roman" w:hAnsi="Times New Roman" w:cs="Times New Roman"/>
          <w:color w:val="FF00FF"/>
          <w:kern w:val="0"/>
          <w:sz w:val="24"/>
          <w:szCs w:val="24"/>
          <w14:ligatures w14:val="none"/>
        </w:rPr>
      </w:pPr>
      <w:r w:rsidRPr="0051684F">
        <w:rPr>
          <w:rFonts w:ascii="Times New Roman" w:eastAsia="Times New Roman" w:hAnsi="Times New Roman" w:cs="Times New Roman"/>
          <w:color w:val="FF00FF"/>
          <w:kern w:val="0"/>
          <w:sz w:val="24"/>
          <w:szCs w:val="24"/>
          <w14:ligatures w14:val="none"/>
        </w:rPr>
        <w:t>Twenty-seven percent of observations were the sole observation contributed to the data set by a given quarter, 41% came from quarters contributing 2 time points, and 31% and 1% came from quarters contributing 3 and 4 observations, respectively. The average time elapsed between sequential observations of a quarter was 37.1 days (median: 34.5; SD: 11.6), with an overall range of 27-96 days.</w:t>
      </w:r>
    </w:p>
    <w:p w14:paraId="4FB74E52" w14:textId="77777777" w:rsidR="00E82AFF" w:rsidRDefault="00E82AFF" w:rsidP="00AE300E">
      <w:pPr>
        <w:spacing w:line="480" w:lineRule="auto"/>
        <w:ind w:firstLine="360"/>
        <w:rPr>
          <w:rFonts w:ascii="Times New Roman" w:eastAsia="Times New Roman" w:hAnsi="Times New Roman" w:cs="Times New Roman"/>
          <w:color w:val="FF00FF"/>
          <w:kern w:val="0"/>
          <w:sz w:val="24"/>
          <w:szCs w:val="24"/>
          <w14:ligatures w14:val="none"/>
        </w:rPr>
      </w:pPr>
    </w:p>
    <w:p w14:paraId="68969E24" w14:textId="77777777" w:rsidR="00E82AFF" w:rsidRPr="00E85A22" w:rsidRDefault="00E82AFF" w:rsidP="00E82AFF">
      <w:pPr>
        <w:rPr>
          <w:rFonts w:ascii="Times New Roman" w:hAnsi="Times New Roman" w:cs="Times New Roman"/>
          <w:sz w:val="20"/>
          <w:szCs w:val="20"/>
        </w:rPr>
      </w:pPr>
    </w:p>
    <w:p w14:paraId="4CEC5C4C" w14:textId="77777777" w:rsidR="00E82AFF" w:rsidRPr="0051684F" w:rsidRDefault="00E82AFF" w:rsidP="00AE300E">
      <w:pPr>
        <w:spacing w:line="480" w:lineRule="auto"/>
        <w:ind w:firstLine="360"/>
        <w:rPr>
          <w:rFonts w:ascii="Times New Roman" w:eastAsia="Times New Roman" w:hAnsi="Times New Roman" w:cs="Times New Roman"/>
          <w:color w:val="FF00FF"/>
          <w:kern w:val="0"/>
          <w:sz w:val="24"/>
          <w:szCs w:val="24"/>
          <w14:ligatures w14:val="none"/>
        </w:rPr>
      </w:pPr>
    </w:p>
    <w:p w14:paraId="1FA3F1AD" w14:textId="77777777" w:rsidR="001A7738" w:rsidRPr="0051684F" w:rsidRDefault="001A7738" w:rsidP="00AE300E">
      <w:pPr>
        <w:spacing w:line="480" w:lineRule="auto"/>
        <w:ind w:firstLine="360"/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</w:pPr>
    </w:p>
    <w:p w14:paraId="3F1F7CD0" w14:textId="77777777" w:rsidR="00CA1559" w:rsidRDefault="00CA1559">
      <w:pPr>
        <w:rPr>
          <w:rFonts w:ascii="Times New Roman" w:hAnsi="Times New Roman" w:cs="Times New Roman"/>
        </w:rPr>
      </w:pPr>
    </w:p>
    <w:p w14:paraId="51EEF2B0" w14:textId="77777777" w:rsidR="00CA1559" w:rsidRDefault="00CA1559">
      <w:pPr>
        <w:rPr>
          <w:rFonts w:ascii="Times New Roman" w:hAnsi="Times New Roman" w:cs="Times New Roman"/>
        </w:rPr>
      </w:pPr>
    </w:p>
    <w:p w14:paraId="082E3FD8" w14:textId="03A66316" w:rsidR="00792EC4" w:rsidRPr="00792EC4" w:rsidRDefault="00CA1559" w:rsidP="00792EC4">
      <w:pPr>
        <w:pStyle w:val="EndNoteBibliography"/>
        <w:spacing w:after="36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792EC4" w:rsidRPr="00792EC4">
        <w:t xml:space="preserve">Benson, A. F. 2012. Consider deep pack barns for cow comfort and manure management. Accessed March 18, 2024. Cornell University, Ithaca, NY. </w:t>
      </w:r>
      <w:hyperlink r:id="rId4" w:history="1">
        <w:r w:rsidR="00792EC4" w:rsidRPr="00792EC4">
          <w:rPr>
            <w:rStyle w:val="Hyperlink"/>
          </w:rPr>
          <w:t>https://smallfarms.cornell.edu/2012/04/consider-deep-pack-barns-for-cow-comfort-and-manure-management/</w:t>
        </w:r>
      </w:hyperlink>
      <w:r w:rsidR="00792EC4" w:rsidRPr="00792EC4">
        <w:t>.</w:t>
      </w:r>
    </w:p>
    <w:p w14:paraId="04886D27" w14:textId="77777777" w:rsidR="00792EC4" w:rsidRPr="00792EC4" w:rsidRDefault="00792EC4" w:rsidP="00792EC4">
      <w:pPr>
        <w:pStyle w:val="EndNoteBibliography"/>
        <w:spacing w:after="360"/>
      </w:pPr>
      <w:r w:rsidRPr="00792EC4">
        <w:t>Bewley, J. M., L. M. Robertson, and E. A. Eckelkamp. 2017. A 100-Year Review: Lactating dairy cattle housing management. J. Dairy Sci. 100(12):10418-10431.</w:t>
      </w:r>
    </w:p>
    <w:p w14:paraId="5B8BFAAA" w14:textId="5D90F409" w:rsidR="00792EC4" w:rsidRPr="00792EC4" w:rsidRDefault="00792EC4" w:rsidP="00792EC4">
      <w:pPr>
        <w:pStyle w:val="EndNoteBibliography"/>
        <w:spacing w:after="360"/>
      </w:pPr>
      <w:r w:rsidRPr="00792EC4">
        <w:t xml:space="preserve">The Dairyland Initiative: School of Veterinary Medicine, Univeristy of Wisconsin-Madison. Housing Module: Adult Cow Housing, Bedded Packs. University of Wisconsin-Madison. Accessed March 18, 2024. </w:t>
      </w:r>
      <w:hyperlink r:id="rId5" w:history="1">
        <w:r w:rsidRPr="00792EC4">
          <w:rPr>
            <w:rStyle w:val="Hyperlink"/>
          </w:rPr>
          <w:t>https://thedairylandinitiative.vetmed.wisc.edu/home/housing-module/adult-cow-housing/bedded-pack/</w:t>
        </w:r>
      </w:hyperlink>
      <w:r w:rsidRPr="00792EC4">
        <w:t>.</w:t>
      </w:r>
    </w:p>
    <w:p w14:paraId="5C1F9F66" w14:textId="04415EAC" w:rsidR="00792EC4" w:rsidRPr="00792EC4" w:rsidRDefault="00792EC4" w:rsidP="00792EC4">
      <w:pPr>
        <w:pStyle w:val="EndNoteBibliography"/>
        <w:spacing w:after="360"/>
      </w:pPr>
      <w:r w:rsidRPr="00792EC4">
        <w:lastRenderedPageBreak/>
        <w:t xml:space="preserve">Endres, M., K. Janni. 2021. Compost-bedded pack barns for dairy cows. University of Minnesota Extension. Minneapolis, MN. Accessed March 18, 2024. </w:t>
      </w:r>
      <w:hyperlink r:id="rId6" w:anchor="a-wall-borders-the-pack-727910" w:history="1">
        <w:r w:rsidRPr="00792EC4">
          <w:rPr>
            <w:rStyle w:val="Hyperlink"/>
          </w:rPr>
          <w:t>https://extension.umn.edu/dairy-milking-cows/compost-bedded-pack-barns-dairy-cows#a-wall-borders-the-pack-727910</w:t>
        </w:r>
      </w:hyperlink>
      <w:r w:rsidRPr="00792EC4">
        <w:t>.</w:t>
      </w:r>
    </w:p>
    <w:p w14:paraId="66553396" w14:textId="1B9ABE9F" w:rsidR="00792EC4" w:rsidRPr="00792EC4" w:rsidRDefault="00792EC4" w:rsidP="00792EC4">
      <w:pPr>
        <w:pStyle w:val="EndNoteBibliography"/>
      </w:pPr>
      <w:r w:rsidRPr="00792EC4">
        <w:t xml:space="preserve">Thurgood, J. M., C. M. Comer, D. J. Flaherty, and M. Kiraly. 2009. Bedded pack management system case study. Pages 184–188 in Proc. Proc. 5th National Small Farm Conference, Springfield,  IL. Accessed March 18, 2024. </w:t>
      </w:r>
      <w:hyperlink r:id="rId7" w:history="1">
        <w:r w:rsidRPr="00792EC4">
          <w:rPr>
            <w:rStyle w:val="Hyperlink"/>
          </w:rPr>
          <w:t>https://conferences.illinois.edu/resources/20033/Proceedings_8-12-13.pdf</w:t>
        </w:r>
      </w:hyperlink>
      <w:r w:rsidRPr="00792EC4">
        <w:t>.</w:t>
      </w:r>
    </w:p>
    <w:p w14:paraId="1B691D74" w14:textId="71370203" w:rsidR="00A92727" w:rsidRPr="0051684F" w:rsidRDefault="00CA1559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A92727" w:rsidRPr="0051684F" w:rsidSect="009D2D3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91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Dairy Science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2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ss5de0wasp2t9es5tu5evzpa2svsdrveax9&quot;&gt;My EndNote Library-Converted&lt;record-ids&gt;&lt;item&gt;668&lt;/item&gt;&lt;item&gt;669&lt;/item&gt;&lt;item&gt;670&lt;/item&gt;&lt;item&gt;671&lt;/item&gt;&lt;item&gt;672&lt;/item&gt;&lt;/record-ids&gt;&lt;/item&gt;&lt;/Libraries&gt;"/>
    <w:docVar w:name="EN.UseJSCitationFormat" w:val="False"/>
  </w:docVars>
  <w:rsids>
    <w:rsidRoot w:val="00AC6D10"/>
    <w:rsid w:val="00001ECB"/>
    <w:rsid w:val="00013775"/>
    <w:rsid w:val="00033542"/>
    <w:rsid w:val="000525B1"/>
    <w:rsid w:val="000565A9"/>
    <w:rsid w:val="000A4F4E"/>
    <w:rsid w:val="000B3FBC"/>
    <w:rsid w:val="000E15AF"/>
    <w:rsid w:val="00100310"/>
    <w:rsid w:val="00154C7A"/>
    <w:rsid w:val="0015585B"/>
    <w:rsid w:val="00177250"/>
    <w:rsid w:val="001811D5"/>
    <w:rsid w:val="00194BB3"/>
    <w:rsid w:val="0019581B"/>
    <w:rsid w:val="00197CCE"/>
    <w:rsid w:val="001A5438"/>
    <w:rsid w:val="001A7738"/>
    <w:rsid w:val="001B4799"/>
    <w:rsid w:val="001E06BC"/>
    <w:rsid w:val="001F2523"/>
    <w:rsid w:val="001F4279"/>
    <w:rsid w:val="002062FD"/>
    <w:rsid w:val="0022211C"/>
    <w:rsid w:val="00224B27"/>
    <w:rsid w:val="002652FA"/>
    <w:rsid w:val="00266F40"/>
    <w:rsid w:val="002778EB"/>
    <w:rsid w:val="00280567"/>
    <w:rsid w:val="002A0039"/>
    <w:rsid w:val="002A1195"/>
    <w:rsid w:val="002A5C7D"/>
    <w:rsid w:val="002C20D5"/>
    <w:rsid w:val="002D3BDD"/>
    <w:rsid w:val="002E1B5C"/>
    <w:rsid w:val="003248C1"/>
    <w:rsid w:val="00327B50"/>
    <w:rsid w:val="00347744"/>
    <w:rsid w:val="00347CE3"/>
    <w:rsid w:val="0038312F"/>
    <w:rsid w:val="00385F2C"/>
    <w:rsid w:val="00394ADD"/>
    <w:rsid w:val="003E3CC1"/>
    <w:rsid w:val="003E43D9"/>
    <w:rsid w:val="00412DDC"/>
    <w:rsid w:val="00426A7A"/>
    <w:rsid w:val="00427B5E"/>
    <w:rsid w:val="00470ECF"/>
    <w:rsid w:val="00481986"/>
    <w:rsid w:val="00484D4B"/>
    <w:rsid w:val="00495FE8"/>
    <w:rsid w:val="004E70A5"/>
    <w:rsid w:val="004F622A"/>
    <w:rsid w:val="0051684F"/>
    <w:rsid w:val="0052219F"/>
    <w:rsid w:val="00545376"/>
    <w:rsid w:val="00553946"/>
    <w:rsid w:val="00557A55"/>
    <w:rsid w:val="005764A8"/>
    <w:rsid w:val="005A437E"/>
    <w:rsid w:val="005F6150"/>
    <w:rsid w:val="00620AA0"/>
    <w:rsid w:val="006667CD"/>
    <w:rsid w:val="00686346"/>
    <w:rsid w:val="006A1463"/>
    <w:rsid w:val="006A1FDF"/>
    <w:rsid w:val="006A7ECB"/>
    <w:rsid w:val="006D6C78"/>
    <w:rsid w:val="007021EC"/>
    <w:rsid w:val="007071D7"/>
    <w:rsid w:val="00721F29"/>
    <w:rsid w:val="007420F8"/>
    <w:rsid w:val="007534BE"/>
    <w:rsid w:val="00770D31"/>
    <w:rsid w:val="00780C77"/>
    <w:rsid w:val="00782044"/>
    <w:rsid w:val="00792EC4"/>
    <w:rsid w:val="007A5908"/>
    <w:rsid w:val="007A657A"/>
    <w:rsid w:val="007B5C0C"/>
    <w:rsid w:val="007C4FF0"/>
    <w:rsid w:val="007E3EFD"/>
    <w:rsid w:val="007E7A8B"/>
    <w:rsid w:val="00804A98"/>
    <w:rsid w:val="0081278A"/>
    <w:rsid w:val="00814991"/>
    <w:rsid w:val="00841842"/>
    <w:rsid w:val="008460F0"/>
    <w:rsid w:val="00872BD2"/>
    <w:rsid w:val="008737C5"/>
    <w:rsid w:val="008D7A13"/>
    <w:rsid w:val="00900DD9"/>
    <w:rsid w:val="009072A9"/>
    <w:rsid w:val="0094085B"/>
    <w:rsid w:val="00947018"/>
    <w:rsid w:val="00950B8F"/>
    <w:rsid w:val="00952A69"/>
    <w:rsid w:val="009540AB"/>
    <w:rsid w:val="009637F1"/>
    <w:rsid w:val="009703D4"/>
    <w:rsid w:val="00973F07"/>
    <w:rsid w:val="0097431B"/>
    <w:rsid w:val="009A7D54"/>
    <w:rsid w:val="009C1550"/>
    <w:rsid w:val="009C39DB"/>
    <w:rsid w:val="009D2D3F"/>
    <w:rsid w:val="009D4305"/>
    <w:rsid w:val="009E12EE"/>
    <w:rsid w:val="009F04D3"/>
    <w:rsid w:val="009F5E44"/>
    <w:rsid w:val="00A03B61"/>
    <w:rsid w:val="00A74E8F"/>
    <w:rsid w:val="00A92727"/>
    <w:rsid w:val="00A92E7C"/>
    <w:rsid w:val="00A95E8F"/>
    <w:rsid w:val="00AA0990"/>
    <w:rsid w:val="00AA39AA"/>
    <w:rsid w:val="00AA40C1"/>
    <w:rsid w:val="00AA7B27"/>
    <w:rsid w:val="00AC3281"/>
    <w:rsid w:val="00AC6D10"/>
    <w:rsid w:val="00AE300E"/>
    <w:rsid w:val="00AE5FE8"/>
    <w:rsid w:val="00AE6732"/>
    <w:rsid w:val="00AF2AD5"/>
    <w:rsid w:val="00B32567"/>
    <w:rsid w:val="00B504A2"/>
    <w:rsid w:val="00B53E6D"/>
    <w:rsid w:val="00B54CBA"/>
    <w:rsid w:val="00B55FA9"/>
    <w:rsid w:val="00B64C16"/>
    <w:rsid w:val="00B746CB"/>
    <w:rsid w:val="00BC1157"/>
    <w:rsid w:val="00BC1C14"/>
    <w:rsid w:val="00BC5EC3"/>
    <w:rsid w:val="00BC79BB"/>
    <w:rsid w:val="00BE04B5"/>
    <w:rsid w:val="00C02B87"/>
    <w:rsid w:val="00C23B7D"/>
    <w:rsid w:val="00C40B1F"/>
    <w:rsid w:val="00C54E02"/>
    <w:rsid w:val="00C73C3F"/>
    <w:rsid w:val="00C74580"/>
    <w:rsid w:val="00C87A96"/>
    <w:rsid w:val="00C902ED"/>
    <w:rsid w:val="00C91018"/>
    <w:rsid w:val="00C941D9"/>
    <w:rsid w:val="00CA1559"/>
    <w:rsid w:val="00CC2B74"/>
    <w:rsid w:val="00CC4A3A"/>
    <w:rsid w:val="00CD6DDC"/>
    <w:rsid w:val="00CF70A8"/>
    <w:rsid w:val="00D00F9E"/>
    <w:rsid w:val="00D13B58"/>
    <w:rsid w:val="00D46D34"/>
    <w:rsid w:val="00D52EC2"/>
    <w:rsid w:val="00D808DD"/>
    <w:rsid w:val="00D97FFB"/>
    <w:rsid w:val="00DB31EA"/>
    <w:rsid w:val="00DC4E13"/>
    <w:rsid w:val="00DD3870"/>
    <w:rsid w:val="00DE7DCE"/>
    <w:rsid w:val="00DF0A5E"/>
    <w:rsid w:val="00E214E1"/>
    <w:rsid w:val="00E41853"/>
    <w:rsid w:val="00E553AF"/>
    <w:rsid w:val="00E76C9E"/>
    <w:rsid w:val="00E82AFF"/>
    <w:rsid w:val="00E84F8B"/>
    <w:rsid w:val="00E86AC2"/>
    <w:rsid w:val="00EC5750"/>
    <w:rsid w:val="00EE3EA1"/>
    <w:rsid w:val="00F47F8B"/>
    <w:rsid w:val="00F807FD"/>
    <w:rsid w:val="00F80ABA"/>
    <w:rsid w:val="00F8473C"/>
    <w:rsid w:val="00F87B3C"/>
    <w:rsid w:val="00FA10EE"/>
    <w:rsid w:val="00FA283D"/>
    <w:rsid w:val="00FA3D23"/>
    <w:rsid w:val="00FB6300"/>
    <w:rsid w:val="00FE3E02"/>
    <w:rsid w:val="00FF3881"/>
    <w:rsid w:val="00FF5F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85895FD"/>
  <w15:chartTrackingRefBased/>
  <w15:docId w15:val="{1FBCF45A-7ADB-4214-89EE-9AC4C6DF1D8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1A7738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kern w:val="0"/>
      <w:sz w:val="20"/>
      <w:szCs w:val="20"/>
      <w14:ligatures w14:val="none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1A7738"/>
    <w:rPr>
      <w:rFonts w:ascii="Courier New" w:eastAsia="Times New Roman" w:hAnsi="Courier New" w:cs="Courier New"/>
      <w:kern w:val="0"/>
      <w:sz w:val="20"/>
      <w:szCs w:val="20"/>
      <w14:ligatures w14:val="none"/>
    </w:rPr>
  </w:style>
  <w:style w:type="character" w:customStyle="1" w:styleId="gntyacmbo3b">
    <w:name w:val="gntyacmbo3b"/>
    <w:basedOn w:val="DefaultParagraphFont"/>
    <w:rsid w:val="001A7738"/>
  </w:style>
  <w:style w:type="character" w:customStyle="1" w:styleId="gntyacmbf4b">
    <w:name w:val="gntyacmbf4b"/>
    <w:basedOn w:val="DefaultParagraphFont"/>
    <w:rsid w:val="001A7738"/>
  </w:style>
  <w:style w:type="character" w:customStyle="1" w:styleId="gntyacmbe3b">
    <w:name w:val="gntyacmbe3b"/>
    <w:basedOn w:val="DefaultParagraphFont"/>
    <w:rsid w:val="001A7738"/>
  </w:style>
  <w:style w:type="character" w:styleId="LineNumber">
    <w:name w:val="line number"/>
    <w:basedOn w:val="DefaultParagraphFont"/>
    <w:uiPriority w:val="99"/>
    <w:semiHidden/>
    <w:unhideWhenUsed/>
    <w:rsid w:val="007534BE"/>
  </w:style>
  <w:style w:type="paragraph" w:customStyle="1" w:styleId="EndNoteBibliographyTitle">
    <w:name w:val="EndNote Bibliography Title"/>
    <w:basedOn w:val="Normal"/>
    <w:link w:val="EndNoteBibliographyTitleChar"/>
    <w:rsid w:val="00CA1559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A1559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CA1559"/>
    <w:pPr>
      <w:spacing w:line="24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CA1559"/>
    <w:rPr>
      <w:rFonts w:ascii="Times New Roman" w:hAnsi="Times New Roman" w:cs="Times New Roman"/>
      <w:noProof/>
      <w:sz w:val="24"/>
    </w:rPr>
  </w:style>
  <w:style w:type="character" w:styleId="Hyperlink">
    <w:name w:val="Hyperlink"/>
    <w:basedOn w:val="DefaultParagraphFont"/>
    <w:uiPriority w:val="99"/>
    <w:unhideWhenUsed/>
    <w:rsid w:val="00CA155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CA155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59738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652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606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869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yperlink" Target="https://conferences.illinois.edu/resources/20033/Proceedings_8-12-13.pdf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extension.umn.edu/dairy-milking-cows/compost-bedded-pack-barns-dairy-cows" TargetMode="External"/><Relationship Id="rId5" Type="http://schemas.openxmlformats.org/officeDocument/2006/relationships/hyperlink" Target="https://thedairylandinitiative.vetmed.wisc.edu/home/housing-module/adult-cow-housing/bedded-pack/" TargetMode="External"/><Relationship Id="rId4" Type="http://schemas.openxmlformats.org/officeDocument/2006/relationships/hyperlink" Target="https://smallfarms.cornell.edu/2012/04/consider-deep-pack-barns-for-cow-comfort-and-manure-management/" TargetMode="Externa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516</TotalTime>
  <Pages>7</Pages>
  <Words>2222</Words>
  <Characters>12668</Characters>
  <Application>Microsoft Office Word</Application>
  <DocSecurity>0</DocSecurity>
  <Lines>105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8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itlin Jeffrey</dc:creator>
  <cp:keywords/>
  <dc:description/>
  <cp:lastModifiedBy>Caitlin Jeffrey</cp:lastModifiedBy>
  <cp:revision>111</cp:revision>
  <dcterms:created xsi:type="dcterms:W3CDTF">2024-06-19T15:10:00Z</dcterms:created>
  <dcterms:modified xsi:type="dcterms:W3CDTF">2024-06-28T13:35:00Z</dcterms:modified>
</cp:coreProperties>
</file>